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4DA660E6" w14:textId="10DE7593" w:rsidR="001D2E48"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7833329" w:history="1">
        <w:r w:rsidR="001D2E48" w:rsidRPr="00696150">
          <w:rPr>
            <w:rStyle w:val="Hyperlink"/>
            <w:noProof/>
          </w:rPr>
          <w:t>Abkürzungsverzeichnis</w:t>
        </w:r>
        <w:r w:rsidR="001D2E48">
          <w:rPr>
            <w:noProof/>
            <w:webHidden/>
          </w:rPr>
          <w:tab/>
        </w:r>
        <w:r w:rsidR="001D2E48">
          <w:rPr>
            <w:noProof/>
            <w:webHidden/>
          </w:rPr>
          <w:fldChar w:fldCharType="begin"/>
        </w:r>
        <w:r w:rsidR="001D2E48">
          <w:rPr>
            <w:noProof/>
            <w:webHidden/>
          </w:rPr>
          <w:instrText xml:space="preserve"> PAGEREF _Toc107833329 \h </w:instrText>
        </w:r>
        <w:r w:rsidR="001D2E48">
          <w:rPr>
            <w:noProof/>
            <w:webHidden/>
          </w:rPr>
        </w:r>
        <w:r w:rsidR="001D2E48">
          <w:rPr>
            <w:noProof/>
            <w:webHidden/>
          </w:rPr>
          <w:fldChar w:fldCharType="separate"/>
        </w:r>
        <w:r w:rsidR="00665F15">
          <w:rPr>
            <w:noProof/>
            <w:webHidden/>
          </w:rPr>
          <w:t>3</w:t>
        </w:r>
        <w:r w:rsidR="001D2E48">
          <w:rPr>
            <w:noProof/>
            <w:webHidden/>
          </w:rPr>
          <w:fldChar w:fldCharType="end"/>
        </w:r>
      </w:hyperlink>
    </w:p>
    <w:p w14:paraId="02E048C6" w14:textId="31CA7A1D" w:rsidR="001D2E48" w:rsidRDefault="00192595">
      <w:pPr>
        <w:pStyle w:val="Verzeichnis2"/>
        <w:tabs>
          <w:tab w:val="right" w:leader="dot" w:pos="8494"/>
        </w:tabs>
        <w:rPr>
          <w:rFonts w:eastAsiaTheme="minorEastAsia" w:cstheme="minorBidi"/>
          <w:bCs w:val="0"/>
          <w:noProof/>
          <w:lang w:eastAsia="de-DE"/>
        </w:rPr>
      </w:pPr>
      <w:hyperlink w:anchor="_Toc107833330" w:history="1">
        <w:r w:rsidR="001D2E48" w:rsidRPr="00696150">
          <w:rPr>
            <w:rStyle w:val="Hyperlink"/>
            <w:noProof/>
          </w:rPr>
          <w:t>OSI 7</w:t>
        </w:r>
        <w:r w:rsidR="001D2E48">
          <w:rPr>
            <w:noProof/>
            <w:webHidden/>
          </w:rPr>
          <w:tab/>
        </w:r>
        <w:r w:rsidR="001D2E48">
          <w:rPr>
            <w:noProof/>
            <w:webHidden/>
          </w:rPr>
          <w:fldChar w:fldCharType="begin"/>
        </w:r>
        <w:r w:rsidR="001D2E48">
          <w:rPr>
            <w:noProof/>
            <w:webHidden/>
          </w:rPr>
          <w:instrText xml:space="preserve"> PAGEREF _Toc107833330 \h </w:instrText>
        </w:r>
        <w:r w:rsidR="001D2E48">
          <w:rPr>
            <w:noProof/>
            <w:webHidden/>
          </w:rPr>
        </w:r>
        <w:r w:rsidR="001D2E48">
          <w:rPr>
            <w:noProof/>
            <w:webHidden/>
          </w:rPr>
          <w:fldChar w:fldCharType="separate"/>
        </w:r>
        <w:r w:rsidR="00665F15">
          <w:rPr>
            <w:noProof/>
            <w:webHidden/>
          </w:rPr>
          <w:t>5</w:t>
        </w:r>
        <w:r w:rsidR="001D2E48">
          <w:rPr>
            <w:noProof/>
            <w:webHidden/>
          </w:rPr>
          <w:fldChar w:fldCharType="end"/>
        </w:r>
      </w:hyperlink>
    </w:p>
    <w:p w14:paraId="71549903" w14:textId="1836C406" w:rsidR="001D2E48" w:rsidRDefault="00192595">
      <w:pPr>
        <w:pStyle w:val="Verzeichnis2"/>
        <w:tabs>
          <w:tab w:val="right" w:leader="dot" w:pos="8494"/>
        </w:tabs>
        <w:rPr>
          <w:rFonts w:eastAsiaTheme="minorEastAsia" w:cstheme="minorBidi"/>
          <w:bCs w:val="0"/>
          <w:noProof/>
          <w:lang w:eastAsia="de-DE"/>
        </w:rPr>
      </w:pPr>
      <w:hyperlink w:anchor="_Toc107833331" w:history="1">
        <w:r w:rsidR="001D2E48" w:rsidRPr="00696150">
          <w:rPr>
            <w:rStyle w:val="Hyperlink"/>
            <w:noProof/>
          </w:rPr>
          <w:t>Serielle Kommunikation</w:t>
        </w:r>
        <w:r w:rsidR="001D2E48">
          <w:rPr>
            <w:noProof/>
            <w:webHidden/>
          </w:rPr>
          <w:tab/>
        </w:r>
        <w:r w:rsidR="001D2E48">
          <w:rPr>
            <w:noProof/>
            <w:webHidden/>
          </w:rPr>
          <w:fldChar w:fldCharType="begin"/>
        </w:r>
        <w:r w:rsidR="001D2E48">
          <w:rPr>
            <w:noProof/>
            <w:webHidden/>
          </w:rPr>
          <w:instrText xml:space="preserve"> PAGEREF _Toc107833331 \h </w:instrText>
        </w:r>
        <w:r w:rsidR="001D2E48">
          <w:rPr>
            <w:noProof/>
            <w:webHidden/>
          </w:rPr>
        </w:r>
        <w:r w:rsidR="001D2E48">
          <w:rPr>
            <w:noProof/>
            <w:webHidden/>
          </w:rPr>
          <w:fldChar w:fldCharType="separate"/>
        </w:r>
        <w:r w:rsidR="00665F15">
          <w:rPr>
            <w:noProof/>
            <w:webHidden/>
          </w:rPr>
          <w:t>5</w:t>
        </w:r>
        <w:r w:rsidR="001D2E48">
          <w:rPr>
            <w:noProof/>
            <w:webHidden/>
          </w:rPr>
          <w:fldChar w:fldCharType="end"/>
        </w:r>
      </w:hyperlink>
    </w:p>
    <w:p w14:paraId="557EF410" w14:textId="22D0C893" w:rsidR="001D2E48" w:rsidRDefault="00192595">
      <w:pPr>
        <w:pStyle w:val="Verzeichnis3"/>
        <w:tabs>
          <w:tab w:val="right" w:leader="dot" w:pos="8494"/>
        </w:tabs>
        <w:rPr>
          <w:rFonts w:eastAsiaTheme="minorEastAsia" w:cstheme="minorBidi"/>
          <w:noProof/>
          <w:szCs w:val="22"/>
          <w:lang w:eastAsia="de-DE"/>
        </w:rPr>
      </w:pPr>
      <w:hyperlink w:anchor="_Toc107833332" w:history="1">
        <w:r w:rsidR="001D2E48" w:rsidRPr="00696150">
          <w:rPr>
            <w:rStyle w:val="Hyperlink"/>
            <w:noProof/>
          </w:rPr>
          <w:t>UART</w:t>
        </w:r>
        <w:r w:rsidR="001D2E48">
          <w:rPr>
            <w:noProof/>
            <w:webHidden/>
          </w:rPr>
          <w:tab/>
        </w:r>
        <w:r w:rsidR="001D2E48">
          <w:rPr>
            <w:noProof/>
            <w:webHidden/>
          </w:rPr>
          <w:fldChar w:fldCharType="begin"/>
        </w:r>
        <w:r w:rsidR="001D2E48">
          <w:rPr>
            <w:noProof/>
            <w:webHidden/>
          </w:rPr>
          <w:instrText xml:space="preserve"> PAGEREF _Toc107833332 \h </w:instrText>
        </w:r>
        <w:r w:rsidR="001D2E48">
          <w:rPr>
            <w:noProof/>
            <w:webHidden/>
          </w:rPr>
        </w:r>
        <w:r w:rsidR="001D2E48">
          <w:rPr>
            <w:noProof/>
            <w:webHidden/>
          </w:rPr>
          <w:fldChar w:fldCharType="separate"/>
        </w:r>
        <w:r w:rsidR="00665F15">
          <w:rPr>
            <w:noProof/>
            <w:webHidden/>
          </w:rPr>
          <w:t>6</w:t>
        </w:r>
        <w:r w:rsidR="001D2E48">
          <w:rPr>
            <w:noProof/>
            <w:webHidden/>
          </w:rPr>
          <w:fldChar w:fldCharType="end"/>
        </w:r>
      </w:hyperlink>
    </w:p>
    <w:p w14:paraId="0265F0D8" w14:textId="5267279B" w:rsidR="001D2E48" w:rsidRDefault="00192595">
      <w:pPr>
        <w:pStyle w:val="Verzeichnis3"/>
        <w:tabs>
          <w:tab w:val="right" w:leader="dot" w:pos="8494"/>
        </w:tabs>
        <w:rPr>
          <w:rFonts w:eastAsiaTheme="minorEastAsia" w:cstheme="minorBidi"/>
          <w:noProof/>
          <w:szCs w:val="22"/>
          <w:lang w:eastAsia="de-DE"/>
        </w:rPr>
      </w:pPr>
      <w:hyperlink w:anchor="_Toc107833333" w:history="1">
        <w:r w:rsidR="001D2E48" w:rsidRPr="00696150">
          <w:rPr>
            <w:rStyle w:val="Hyperlink"/>
            <w:noProof/>
          </w:rPr>
          <w:t>RS-485</w:t>
        </w:r>
        <w:r w:rsidR="001D2E48">
          <w:rPr>
            <w:noProof/>
            <w:webHidden/>
          </w:rPr>
          <w:tab/>
        </w:r>
        <w:r w:rsidR="001D2E48">
          <w:rPr>
            <w:noProof/>
            <w:webHidden/>
          </w:rPr>
          <w:fldChar w:fldCharType="begin"/>
        </w:r>
        <w:r w:rsidR="001D2E48">
          <w:rPr>
            <w:noProof/>
            <w:webHidden/>
          </w:rPr>
          <w:instrText xml:space="preserve"> PAGEREF _Toc107833333 \h </w:instrText>
        </w:r>
        <w:r w:rsidR="001D2E48">
          <w:rPr>
            <w:noProof/>
            <w:webHidden/>
          </w:rPr>
        </w:r>
        <w:r w:rsidR="001D2E48">
          <w:rPr>
            <w:noProof/>
            <w:webHidden/>
          </w:rPr>
          <w:fldChar w:fldCharType="separate"/>
        </w:r>
        <w:r w:rsidR="00665F15">
          <w:rPr>
            <w:noProof/>
            <w:webHidden/>
          </w:rPr>
          <w:t>7</w:t>
        </w:r>
        <w:r w:rsidR="001D2E48">
          <w:rPr>
            <w:noProof/>
            <w:webHidden/>
          </w:rPr>
          <w:fldChar w:fldCharType="end"/>
        </w:r>
      </w:hyperlink>
    </w:p>
    <w:p w14:paraId="1BD53895" w14:textId="45504D97" w:rsidR="001D2E48" w:rsidRDefault="00192595">
      <w:pPr>
        <w:pStyle w:val="Verzeichnis3"/>
        <w:tabs>
          <w:tab w:val="right" w:leader="dot" w:pos="8494"/>
        </w:tabs>
        <w:rPr>
          <w:rFonts w:eastAsiaTheme="minorEastAsia" w:cstheme="minorBidi"/>
          <w:noProof/>
          <w:szCs w:val="22"/>
          <w:lang w:eastAsia="de-DE"/>
        </w:rPr>
      </w:pPr>
      <w:hyperlink w:anchor="_Toc107833334" w:history="1">
        <w:r w:rsidR="001D2E48" w:rsidRPr="00696150">
          <w:rPr>
            <w:rStyle w:val="Hyperlink"/>
            <w:noProof/>
          </w:rPr>
          <w:t>Modbus</w:t>
        </w:r>
        <w:r w:rsidR="001D2E48">
          <w:rPr>
            <w:noProof/>
            <w:webHidden/>
          </w:rPr>
          <w:tab/>
        </w:r>
        <w:r w:rsidR="001D2E48">
          <w:rPr>
            <w:noProof/>
            <w:webHidden/>
          </w:rPr>
          <w:fldChar w:fldCharType="begin"/>
        </w:r>
        <w:r w:rsidR="001D2E48">
          <w:rPr>
            <w:noProof/>
            <w:webHidden/>
          </w:rPr>
          <w:instrText xml:space="preserve"> PAGEREF _Toc107833334 \h </w:instrText>
        </w:r>
        <w:r w:rsidR="001D2E48">
          <w:rPr>
            <w:noProof/>
            <w:webHidden/>
          </w:rPr>
        </w:r>
        <w:r w:rsidR="001D2E48">
          <w:rPr>
            <w:noProof/>
            <w:webHidden/>
          </w:rPr>
          <w:fldChar w:fldCharType="separate"/>
        </w:r>
        <w:r w:rsidR="00665F15">
          <w:rPr>
            <w:noProof/>
            <w:webHidden/>
          </w:rPr>
          <w:t>9</w:t>
        </w:r>
        <w:r w:rsidR="001D2E48">
          <w:rPr>
            <w:noProof/>
            <w:webHidden/>
          </w:rPr>
          <w:fldChar w:fldCharType="end"/>
        </w:r>
      </w:hyperlink>
    </w:p>
    <w:p w14:paraId="5DE862C1" w14:textId="6273EC30" w:rsidR="001D2E48" w:rsidRDefault="00192595">
      <w:pPr>
        <w:pStyle w:val="Verzeichnis2"/>
        <w:tabs>
          <w:tab w:val="right" w:leader="dot" w:pos="8494"/>
        </w:tabs>
        <w:rPr>
          <w:rFonts w:eastAsiaTheme="minorEastAsia" w:cstheme="minorBidi"/>
          <w:bCs w:val="0"/>
          <w:noProof/>
          <w:lang w:eastAsia="de-DE"/>
        </w:rPr>
      </w:pPr>
      <w:hyperlink w:anchor="_Toc107833335" w:history="1">
        <w:r w:rsidR="001D2E48" w:rsidRPr="00696150">
          <w:rPr>
            <w:rStyle w:val="Hyperlink"/>
            <w:noProof/>
          </w:rPr>
          <w:t>IEC 60870-5</w:t>
        </w:r>
        <w:r w:rsidR="001D2E48">
          <w:rPr>
            <w:noProof/>
            <w:webHidden/>
          </w:rPr>
          <w:tab/>
        </w:r>
        <w:r w:rsidR="001D2E48">
          <w:rPr>
            <w:noProof/>
            <w:webHidden/>
          </w:rPr>
          <w:fldChar w:fldCharType="begin"/>
        </w:r>
        <w:r w:rsidR="001D2E48">
          <w:rPr>
            <w:noProof/>
            <w:webHidden/>
          </w:rPr>
          <w:instrText xml:space="preserve"> PAGEREF _Toc107833335 \h </w:instrText>
        </w:r>
        <w:r w:rsidR="001D2E48">
          <w:rPr>
            <w:noProof/>
            <w:webHidden/>
          </w:rPr>
        </w:r>
        <w:r w:rsidR="001D2E48">
          <w:rPr>
            <w:noProof/>
            <w:webHidden/>
          </w:rPr>
          <w:fldChar w:fldCharType="separate"/>
        </w:r>
        <w:r w:rsidR="00665F15">
          <w:rPr>
            <w:noProof/>
            <w:webHidden/>
          </w:rPr>
          <w:t>14</w:t>
        </w:r>
        <w:r w:rsidR="001D2E48">
          <w:rPr>
            <w:noProof/>
            <w:webHidden/>
          </w:rPr>
          <w:fldChar w:fldCharType="end"/>
        </w:r>
      </w:hyperlink>
    </w:p>
    <w:p w14:paraId="3721608D" w14:textId="652CF354" w:rsidR="001D2E48" w:rsidRDefault="00192595">
      <w:pPr>
        <w:pStyle w:val="Verzeichnis3"/>
        <w:tabs>
          <w:tab w:val="right" w:leader="dot" w:pos="8494"/>
        </w:tabs>
        <w:rPr>
          <w:rFonts w:eastAsiaTheme="minorEastAsia" w:cstheme="minorBidi"/>
          <w:noProof/>
          <w:szCs w:val="22"/>
          <w:lang w:eastAsia="de-DE"/>
        </w:rPr>
      </w:pPr>
      <w:hyperlink w:anchor="_Toc107833336" w:history="1">
        <w:r w:rsidR="001D2E48" w:rsidRPr="00696150">
          <w:rPr>
            <w:rStyle w:val="Hyperlink"/>
            <w:noProof/>
          </w:rPr>
          <w:t>IEC 60870-5-101</w:t>
        </w:r>
        <w:r w:rsidR="001D2E48">
          <w:rPr>
            <w:noProof/>
            <w:webHidden/>
          </w:rPr>
          <w:tab/>
        </w:r>
        <w:r w:rsidR="001D2E48">
          <w:rPr>
            <w:noProof/>
            <w:webHidden/>
          </w:rPr>
          <w:fldChar w:fldCharType="begin"/>
        </w:r>
        <w:r w:rsidR="001D2E48">
          <w:rPr>
            <w:noProof/>
            <w:webHidden/>
          </w:rPr>
          <w:instrText xml:space="preserve"> PAGEREF _Toc107833336 \h </w:instrText>
        </w:r>
        <w:r w:rsidR="001D2E48">
          <w:rPr>
            <w:noProof/>
            <w:webHidden/>
          </w:rPr>
        </w:r>
        <w:r w:rsidR="001D2E48">
          <w:rPr>
            <w:noProof/>
            <w:webHidden/>
          </w:rPr>
          <w:fldChar w:fldCharType="separate"/>
        </w:r>
        <w:r w:rsidR="00665F15">
          <w:rPr>
            <w:noProof/>
            <w:webHidden/>
          </w:rPr>
          <w:t>14</w:t>
        </w:r>
        <w:r w:rsidR="001D2E48">
          <w:rPr>
            <w:noProof/>
            <w:webHidden/>
          </w:rPr>
          <w:fldChar w:fldCharType="end"/>
        </w:r>
      </w:hyperlink>
    </w:p>
    <w:p w14:paraId="1681E448" w14:textId="2986EEC1" w:rsidR="001D2E48" w:rsidRDefault="00192595">
      <w:pPr>
        <w:pStyle w:val="Verzeichnis3"/>
        <w:tabs>
          <w:tab w:val="right" w:leader="dot" w:pos="8494"/>
        </w:tabs>
        <w:rPr>
          <w:rFonts w:eastAsiaTheme="minorEastAsia" w:cstheme="minorBidi"/>
          <w:noProof/>
          <w:szCs w:val="22"/>
          <w:lang w:eastAsia="de-DE"/>
        </w:rPr>
      </w:pPr>
      <w:hyperlink w:anchor="_Toc107833337" w:history="1">
        <w:r w:rsidR="001D2E48" w:rsidRPr="00696150">
          <w:rPr>
            <w:rStyle w:val="Hyperlink"/>
            <w:noProof/>
          </w:rPr>
          <w:t>IEC 60870-5-104</w:t>
        </w:r>
        <w:r w:rsidR="001D2E48">
          <w:rPr>
            <w:noProof/>
            <w:webHidden/>
          </w:rPr>
          <w:tab/>
        </w:r>
        <w:r w:rsidR="001D2E48">
          <w:rPr>
            <w:noProof/>
            <w:webHidden/>
          </w:rPr>
          <w:fldChar w:fldCharType="begin"/>
        </w:r>
        <w:r w:rsidR="001D2E48">
          <w:rPr>
            <w:noProof/>
            <w:webHidden/>
          </w:rPr>
          <w:instrText xml:space="preserve"> PAGEREF _Toc107833337 \h </w:instrText>
        </w:r>
        <w:r w:rsidR="001D2E48">
          <w:rPr>
            <w:noProof/>
            <w:webHidden/>
          </w:rPr>
        </w:r>
        <w:r w:rsidR="001D2E48">
          <w:rPr>
            <w:noProof/>
            <w:webHidden/>
          </w:rPr>
          <w:fldChar w:fldCharType="separate"/>
        </w:r>
        <w:r w:rsidR="00665F15">
          <w:rPr>
            <w:noProof/>
            <w:webHidden/>
          </w:rPr>
          <w:t>20</w:t>
        </w:r>
        <w:r w:rsidR="001D2E48">
          <w:rPr>
            <w:noProof/>
            <w:webHidden/>
          </w:rPr>
          <w:fldChar w:fldCharType="end"/>
        </w:r>
      </w:hyperlink>
    </w:p>
    <w:p w14:paraId="101F5695" w14:textId="74EFCC14" w:rsidR="001D2E48" w:rsidRDefault="00192595">
      <w:pPr>
        <w:pStyle w:val="Verzeichnis2"/>
        <w:tabs>
          <w:tab w:val="right" w:leader="dot" w:pos="8494"/>
        </w:tabs>
        <w:rPr>
          <w:rFonts w:eastAsiaTheme="minorEastAsia" w:cstheme="minorBidi"/>
          <w:bCs w:val="0"/>
          <w:noProof/>
          <w:lang w:eastAsia="de-DE"/>
        </w:rPr>
      </w:pPr>
      <w:hyperlink w:anchor="_Toc107833338" w:history="1">
        <w:r w:rsidR="001D2E48" w:rsidRPr="00696150">
          <w:rPr>
            <w:rStyle w:val="Hyperlink"/>
            <w:noProof/>
          </w:rPr>
          <w:t>Speicherprogrammierbare Steuerungen</w:t>
        </w:r>
        <w:r w:rsidR="001D2E48">
          <w:rPr>
            <w:noProof/>
            <w:webHidden/>
          </w:rPr>
          <w:tab/>
        </w:r>
        <w:r w:rsidR="001D2E48">
          <w:rPr>
            <w:noProof/>
            <w:webHidden/>
          </w:rPr>
          <w:fldChar w:fldCharType="begin"/>
        </w:r>
        <w:r w:rsidR="001D2E48">
          <w:rPr>
            <w:noProof/>
            <w:webHidden/>
          </w:rPr>
          <w:instrText xml:space="preserve"> PAGEREF _Toc107833338 \h </w:instrText>
        </w:r>
        <w:r w:rsidR="001D2E48">
          <w:rPr>
            <w:noProof/>
            <w:webHidden/>
          </w:rPr>
        </w:r>
        <w:r w:rsidR="001D2E48">
          <w:rPr>
            <w:noProof/>
            <w:webHidden/>
          </w:rPr>
          <w:fldChar w:fldCharType="separate"/>
        </w:r>
        <w:r w:rsidR="00665F15">
          <w:rPr>
            <w:noProof/>
            <w:webHidden/>
          </w:rPr>
          <w:t>20</w:t>
        </w:r>
        <w:r w:rsidR="001D2E48">
          <w:rPr>
            <w:noProof/>
            <w:webHidden/>
          </w:rPr>
          <w:fldChar w:fldCharType="end"/>
        </w:r>
      </w:hyperlink>
    </w:p>
    <w:p w14:paraId="1D493CFE" w14:textId="5EF62D8B" w:rsidR="001D2E48" w:rsidRDefault="00192595">
      <w:pPr>
        <w:pStyle w:val="Verzeichnis2"/>
        <w:tabs>
          <w:tab w:val="right" w:leader="dot" w:pos="8494"/>
        </w:tabs>
        <w:rPr>
          <w:rFonts w:eastAsiaTheme="minorEastAsia" w:cstheme="minorBidi"/>
          <w:bCs w:val="0"/>
          <w:noProof/>
          <w:lang w:eastAsia="de-DE"/>
        </w:rPr>
      </w:pPr>
      <w:hyperlink w:anchor="_Toc107833339" w:history="1">
        <w:r w:rsidR="001D2E48" w:rsidRPr="00696150">
          <w:rPr>
            <w:rStyle w:val="Hyperlink"/>
            <w:noProof/>
          </w:rPr>
          <w:t>CODESYS</w:t>
        </w:r>
        <w:r w:rsidR="001D2E48">
          <w:rPr>
            <w:noProof/>
            <w:webHidden/>
          </w:rPr>
          <w:tab/>
        </w:r>
        <w:r w:rsidR="001D2E48">
          <w:rPr>
            <w:noProof/>
            <w:webHidden/>
          </w:rPr>
          <w:fldChar w:fldCharType="begin"/>
        </w:r>
        <w:r w:rsidR="001D2E48">
          <w:rPr>
            <w:noProof/>
            <w:webHidden/>
          </w:rPr>
          <w:instrText xml:space="preserve"> PAGEREF _Toc107833339 \h </w:instrText>
        </w:r>
        <w:r w:rsidR="001D2E48">
          <w:rPr>
            <w:noProof/>
            <w:webHidden/>
          </w:rPr>
        </w:r>
        <w:r w:rsidR="001D2E48">
          <w:rPr>
            <w:noProof/>
            <w:webHidden/>
          </w:rPr>
          <w:fldChar w:fldCharType="separate"/>
        </w:r>
        <w:r w:rsidR="00665F15">
          <w:rPr>
            <w:noProof/>
            <w:webHidden/>
          </w:rPr>
          <w:t>22</w:t>
        </w:r>
        <w:r w:rsidR="001D2E48">
          <w:rPr>
            <w:noProof/>
            <w:webHidden/>
          </w:rPr>
          <w:fldChar w:fldCharType="end"/>
        </w:r>
      </w:hyperlink>
    </w:p>
    <w:p w14:paraId="1DB58BDB" w14:textId="57A9600B" w:rsidR="001D2E48" w:rsidRDefault="00192595">
      <w:pPr>
        <w:pStyle w:val="Verzeichnis2"/>
        <w:tabs>
          <w:tab w:val="right" w:leader="dot" w:pos="8494"/>
        </w:tabs>
        <w:rPr>
          <w:rFonts w:eastAsiaTheme="minorEastAsia" w:cstheme="minorBidi"/>
          <w:bCs w:val="0"/>
          <w:noProof/>
          <w:lang w:eastAsia="de-DE"/>
        </w:rPr>
      </w:pPr>
      <w:hyperlink w:anchor="_Toc107833340" w:history="1">
        <w:r w:rsidR="001D2E48" w:rsidRPr="00696150">
          <w:rPr>
            <w:rStyle w:val="Hyperlink"/>
            <w:noProof/>
          </w:rPr>
          <w:t>Wago SPS</w:t>
        </w:r>
        <w:r w:rsidR="001D2E48">
          <w:rPr>
            <w:noProof/>
            <w:webHidden/>
          </w:rPr>
          <w:tab/>
        </w:r>
        <w:r w:rsidR="001D2E48">
          <w:rPr>
            <w:noProof/>
            <w:webHidden/>
          </w:rPr>
          <w:fldChar w:fldCharType="begin"/>
        </w:r>
        <w:r w:rsidR="001D2E48">
          <w:rPr>
            <w:noProof/>
            <w:webHidden/>
          </w:rPr>
          <w:instrText xml:space="preserve"> PAGEREF _Toc107833340 \h </w:instrText>
        </w:r>
        <w:r w:rsidR="001D2E48">
          <w:rPr>
            <w:noProof/>
            <w:webHidden/>
          </w:rPr>
        </w:r>
        <w:r w:rsidR="001D2E48">
          <w:rPr>
            <w:noProof/>
            <w:webHidden/>
          </w:rPr>
          <w:fldChar w:fldCharType="separate"/>
        </w:r>
        <w:r w:rsidR="00665F15">
          <w:rPr>
            <w:noProof/>
            <w:webHidden/>
          </w:rPr>
          <w:t>22</w:t>
        </w:r>
        <w:r w:rsidR="001D2E48">
          <w:rPr>
            <w:noProof/>
            <w:webHidden/>
          </w:rPr>
          <w:fldChar w:fldCharType="end"/>
        </w:r>
      </w:hyperlink>
    </w:p>
    <w:p w14:paraId="58C31125" w14:textId="16B44014" w:rsidR="001D2E48" w:rsidRDefault="00192595">
      <w:pPr>
        <w:pStyle w:val="Verzeichnis2"/>
        <w:tabs>
          <w:tab w:val="right" w:leader="dot" w:pos="8494"/>
        </w:tabs>
        <w:rPr>
          <w:rFonts w:eastAsiaTheme="minorEastAsia" w:cstheme="minorBidi"/>
          <w:bCs w:val="0"/>
          <w:noProof/>
          <w:lang w:eastAsia="de-DE"/>
        </w:rPr>
      </w:pPr>
      <w:hyperlink w:anchor="_Toc107833341" w:history="1">
        <w:r w:rsidR="001D2E48" w:rsidRPr="00696150">
          <w:rPr>
            <w:rStyle w:val="Hyperlink"/>
            <w:noProof/>
          </w:rPr>
          <w:t>e!Cockpit</w:t>
        </w:r>
        <w:r w:rsidR="001D2E48">
          <w:rPr>
            <w:noProof/>
            <w:webHidden/>
          </w:rPr>
          <w:tab/>
        </w:r>
        <w:r w:rsidR="001D2E48">
          <w:rPr>
            <w:noProof/>
            <w:webHidden/>
          </w:rPr>
          <w:fldChar w:fldCharType="begin"/>
        </w:r>
        <w:r w:rsidR="001D2E48">
          <w:rPr>
            <w:noProof/>
            <w:webHidden/>
          </w:rPr>
          <w:instrText xml:space="preserve"> PAGEREF _Toc107833341 \h </w:instrText>
        </w:r>
        <w:r w:rsidR="001D2E48">
          <w:rPr>
            <w:noProof/>
            <w:webHidden/>
          </w:rPr>
        </w:r>
        <w:r w:rsidR="001D2E48">
          <w:rPr>
            <w:noProof/>
            <w:webHidden/>
          </w:rPr>
          <w:fldChar w:fldCharType="separate"/>
        </w:r>
        <w:r w:rsidR="00665F15">
          <w:rPr>
            <w:noProof/>
            <w:webHidden/>
          </w:rPr>
          <w:t>23</w:t>
        </w:r>
        <w:r w:rsidR="001D2E48">
          <w:rPr>
            <w:noProof/>
            <w:webHidden/>
          </w:rPr>
          <w:fldChar w:fldCharType="end"/>
        </w:r>
      </w:hyperlink>
    </w:p>
    <w:p w14:paraId="4E75A84F" w14:textId="6F39A4B6" w:rsidR="001D2E48" w:rsidRDefault="00192595">
      <w:pPr>
        <w:pStyle w:val="Verzeichnis1"/>
        <w:tabs>
          <w:tab w:val="right" w:leader="dot" w:pos="8494"/>
        </w:tabs>
        <w:rPr>
          <w:rFonts w:eastAsiaTheme="minorEastAsia" w:cstheme="minorBidi"/>
          <w:b w:val="0"/>
          <w:bCs w:val="0"/>
          <w:iCs w:val="0"/>
          <w:noProof/>
          <w:sz w:val="22"/>
          <w:szCs w:val="22"/>
          <w:lang w:eastAsia="de-DE"/>
        </w:rPr>
      </w:pPr>
      <w:hyperlink w:anchor="_Toc107833342" w:history="1">
        <w:r w:rsidR="001D2E48" w:rsidRPr="00696150">
          <w:rPr>
            <w:rStyle w:val="Hyperlink"/>
            <w:noProof/>
          </w:rPr>
          <w:t>Verzeichnisse</w:t>
        </w:r>
        <w:r w:rsidR="001D2E48">
          <w:rPr>
            <w:noProof/>
            <w:webHidden/>
          </w:rPr>
          <w:tab/>
        </w:r>
        <w:r w:rsidR="001D2E48">
          <w:rPr>
            <w:noProof/>
            <w:webHidden/>
          </w:rPr>
          <w:fldChar w:fldCharType="begin"/>
        </w:r>
        <w:r w:rsidR="001D2E48">
          <w:rPr>
            <w:noProof/>
            <w:webHidden/>
          </w:rPr>
          <w:instrText xml:space="preserve"> PAGEREF _Toc107833342 \h </w:instrText>
        </w:r>
        <w:r w:rsidR="001D2E48">
          <w:rPr>
            <w:noProof/>
            <w:webHidden/>
          </w:rPr>
        </w:r>
        <w:r w:rsidR="001D2E48">
          <w:rPr>
            <w:noProof/>
            <w:webHidden/>
          </w:rPr>
          <w:fldChar w:fldCharType="separate"/>
        </w:r>
        <w:r w:rsidR="00665F15">
          <w:rPr>
            <w:noProof/>
            <w:webHidden/>
          </w:rPr>
          <w:t>32</w:t>
        </w:r>
        <w:r w:rsidR="001D2E48">
          <w:rPr>
            <w:noProof/>
            <w:webHidden/>
          </w:rPr>
          <w:fldChar w:fldCharType="end"/>
        </w:r>
      </w:hyperlink>
    </w:p>
    <w:p w14:paraId="12C6BFCF" w14:textId="323AA48A" w:rsidR="001D2E48" w:rsidRDefault="00192595">
      <w:pPr>
        <w:pStyle w:val="Verzeichnis2"/>
        <w:tabs>
          <w:tab w:val="right" w:leader="dot" w:pos="8494"/>
        </w:tabs>
        <w:rPr>
          <w:rFonts w:eastAsiaTheme="minorEastAsia" w:cstheme="minorBidi"/>
          <w:bCs w:val="0"/>
          <w:noProof/>
          <w:lang w:eastAsia="de-DE"/>
        </w:rPr>
      </w:pPr>
      <w:hyperlink w:anchor="_Toc107833343" w:history="1">
        <w:r w:rsidR="001D2E48" w:rsidRPr="00696150">
          <w:rPr>
            <w:rStyle w:val="Hyperlink"/>
            <w:noProof/>
          </w:rPr>
          <w:t>Quellenverzeichnis</w:t>
        </w:r>
        <w:r w:rsidR="001D2E48">
          <w:rPr>
            <w:noProof/>
            <w:webHidden/>
          </w:rPr>
          <w:tab/>
        </w:r>
        <w:r w:rsidR="001D2E48">
          <w:rPr>
            <w:noProof/>
            <w:webHidden/>
          </w:rPr>
          <w:fldChar w:fldCharType="begin"/>
        </w:r>
        <w:r w:rsidR="001D2E48">
          <w:rPr>
            <w:noProof/>
            <w:webHidden/>
          </w:rPr>
          <w:instrText xml:space="preserve"> PAGEREF _Toc107833343 \h </w:instrText>
        </w:r>
        <w:r w:rsidR="001D2E48">
          <w:rPr>
            <w:noProof/>
            <w:webHidden/>
          </w:rPr>
        </w:r>
        <w:r w:rsidR="001D2E48">
          <w:rPr>
            <w:noProof/>
            <w:webHidden/>
          </w:rPr>
          <w:fldChar w:fldCharType="separate"/>
        </w:r>
        <w:r w:rsidR="00665F15">
          <w:rPr>
            <w:noProof/>
            <w:webHidden/>
          </w:rPr>
          <w:t>32</w:t>
        </w:r>
        <w:r w:rsidR="001D2E48">
          <w:rPr>
            <w:noProof/>
            <w:webHidden/>
          </w:rPr>
          <w:fldChar w:fldCharType="end"/>
        </w:r>
      </w:hyperlink>
    </w:p>
    <w:p w14:paraId="6DB92B42" w14:textId="05192D32" w:rsidR="001D2E48" w:rsidRDefault="00192595">
      <w:pPr>
        <w:pStyle w:val="Verzeichnis2"/>
        <w:tabs>
          <w:tab w:val="right" w:leader="dot" w:pos="8494"/>
        </w:tabs>
        <w:rPr>
          <w:rFonts w:eastAsiaTheme="minorEastAsia" w:cstheme="minorBidi"/>
          <w:bCs w:val="0"/>
          <w:noProof/>
          <w:lang w:eastAsia="de-DE"/>
        </w:rPr>
      </w:pPr>
      <w:hyperlink w:anchor="_Toc107833344" w:history="1">
        <w:r w:rsidR="001D2E48" w:rsidRPr="00696150">
          <w:rPr>
            <w:rStyle w:val="Hyperlink"/>
            <w:noProof/>
          </w:rPr>
          <w:t>Abbildungsverzeichnis</w:t>
        </w:r>
        <w:r w:rsidR="001D2E48">
          <w:rPr>
            <w:noProof/>
            <w:webHidden/>
          </w:rPr>
          <w:tab/>
        </w:r>
        <w:r w:rsidR="001D2E48">
          <w:rPr>
            <w:noProof/>
            <w:webHidden/>
          </w:rPr>
          <w:fldChar w:fldCharType="begin"/>
        </w:r>
        <w:r w:rsidR="001D2E48">
          <w:rPr>
            <w:noProof/>
            <w:webHidden/>
          </w:rPr>
          <w:instrText xml:space="preserve"> PAGEREF _Toc107833344 \h </w:instrText>
        </w:r>
        <w:r w:rsidR="001D2E48">
          <w:rPr>
            <w:noProof/>
            <w:webHidden/>
          </w:rPr>
        </w:r>
        <w:r w:rsidR="001D2E48">
          <w:rPr>
            <w:noProof/>
            <w:webHidden/>
          </w:rPr>
          <w:fldChar w:fldCharType="separate"/>
        </w:r>
        <w:r w:rsidR="00665F15">
          <w:rPr>
            <w:noProof/>
            <w:webHidden/>
          </w:rPr>
          <w:t>34</w:t>
        </w:r>
        <w:r w:rsidR="001D2E48">
          <w:rPr>
            <w:noProof/>
            <w:webHidden/>
          </w:rPr>
          <w:fldChar w:fldCharType="end"/>
        </w:r>
      </w:hyperlink>
    </w:p>
    <w:p w14:paraId="73BD729E" w14:textId="1C765377" w:rsidR="001D2E48" w:rsidRDefault="00192595">
      <w:pPr>
        <w:pStyle w:val="Verzeichnis2"/>
        <w:tabs>
          <w:tab w:val="right" w:leader="dot" w:pos="8494"/>
        </w:tabs>
        <w:rPr>
          <w:rFonts w:eastAsiaTheme="minorEastAsia" w:cstheme="minorBidi"/>
          <w:bCs w:val="0"/>
          <w:noProof/>
          <w:lang w:eastAsia="de-DE"/>
        </w:rPr>
      </w:pPr>
      <w:hyperlink w:anchor="_Toc107833345" w:history="1">
        <w:r w:rsidR="001D2E48" w:rsidRPr="00696150">
          <w:rPr>
            <w:rStyle w:val="Hyperlink"/>
            <w:noProof/>
          </w:rPr>
          <w:t>Tabellenverzeichnis</w:t>
        </w:r>
        <w:r w:rsidR="001D2E48">
          <w:rPr>
            <w:noProof/>
            <w:webHidden/>
          </w:rPr>
          <w:tab/>
        </w:r>
        <w:r w:rsidR="001D2E48">
          <w:rPr>
            <w:noProof/>
            <w:webHidden/>
          </w:rPr>
          <w:fldChar w:fldCharType="begin"/>
        </w:r>
        <w:r w:rsidR="001D2E48">
          <w:rPr>
            <w:noProof/>
            <w:webHidden/>
          </w:rPr>
          <w:instrText xml:space="preserve"> PAGEREF _Toc107833345 \h </w:instrText>
        </w:r>
        <w:r w:rsidR="001D2E48">
          <w:rPr>
            <w:noProof/>
            <w:webHidden/>
          </w:rPr>
        </w:r>
        <w:r w:rsidR="001D2E48">
          <w:rPr>
            <w:noProof/>
            <w:webHidden/>
          </w:rPr>
          <w:fldChar w:fldCharType="separate"/>
        </w:r>
        <w:r w:rsidR="00665F15">
          <w:rPr>
            <w:noProof/>
            <w:webHidden/>
          </w:rPr>
          <w:t>35</w:t>
        </w:r>
        <w:r w:rsidR="001D2E48">
          <w:rPr>
            <w:noProof/>
            <w:webHidden/>
          </w:rPr>
          <w:fldChar w:fldCharType="end"/>
        </w:r>
      </w:hyperlink>
    </w:p>
    <w:p w14:paraId="60AD16FD" w14:textId="45E30A1D"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783332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3609485B" w:rsidR="00E60EFC" w:rsidRDefault="00A81F36" w:rsidP="00D03842">
      <w:r>
        <w:t xml:space="preserve">ISO: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p>
    <w:p w14:paraId="025228E6" w14:textId="4FEA4157" w:rsidR="003B4F1F" w:rsidRDefault="003B4F1F" w:rsidP="00D03842">
      <w:r>
        <w:t xml:space="preserve">IEC: International </w:t>
      </w:r>
      <w:proofErr w:type="spellStart"/>
      <w:r>
        <w:t>Electrotechnical</w:t>
      </w:r>
      <w:proofErr w:type="spellEnd"/>
      <w:r>
        <w:t xml:space="preserve"> </w:t>
      </w:r>
      <w:proofErr w:type="spellStart"/>
      <w:r>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proofErr w:type="spellStart"/>
      <w:r>
        <w:t>S</w:t>
      </w:r>
      <w:r w:rsidRPr="003619A1">
        <w:t>ubminiature</w:t>
      </w:r>
      <w:proofErr w:type="spellEnd"/>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proofErr w:type="spellStart"/>
      <w:r w:rsidRPr="0097453A">
        <w:t>Supervisory</w:t>
      </w:r>
      <w:proofErr w:type="spellEnd"/>
      <w:r w:rsidRPr="0097453A">
        <w:t xml:space="preserve">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6EC0F044" w:rsidR="00EC43B0" w:rsidRDefault="00EC43B0" w:rsidP="0071460C">
      <w:r>
        <w:t xml:space="preserve">ACK: </w:t>
      </w:r>
      <w:proofErr w:type="spellStart"/>
      <w:r>
        <w:t>Acknowledgement</w:t>
      </w:r>
      <w:proofErr w:type="spellEnd"/>
      <w:r>
        <w:t xml:space="preserve"> </w:t>
      </w:r>
    </w:p>
    <w:p w14:paraId="7ACE5FB4" w14:textId="3C019AF2" w:rsidR="00411563" w:rsidRDefault="00411563" w:rsidP="0071460C">
      <w:r>
        <w:t>Ver.: Verbindung</w:t>
      </w:r>
    </w:p>
    <w:p w14:paraId="24A21B72" w14:textId="0AD77C4F" w:rsidR="0059160B" w:rsidRDefault="0059160B" w:rsidP="0071460C">
      <w:r>
        <w:t>P.: Primary (101er)</w:t>
      </w:r>
    </w:p>
    <w:p w14:paraId="07C893A2" w14:textId="4D80F4FD" w:rsidR="0059160B" w:rsidRDefault="0059160B" w:rsidP="0071460C">
      <w:r>
        <w:t xml:space="preserve">S.: </w:t>
      </w:r>
      <w:proofErr w:type="spellStart"/>
      <w:r>
        <w:t>Secondary</w:t>
      </w:r>
      <w:proofErr w:type="spellEnd"/>
      <w:r>
        <w:t xml:space="preserve"> (101er)</w:t>
      </w:r>
    </w:p>
    <w:p w14:paraId="674374C9" w14:textId="55D423AD" w:rsidR="003F6571" w:rsidRDefault="003F6571" w:rsidP="0071460C">
      <w:r>
        <w:lastRenderedPageBreak/>
        <w:t xml:space="preserve">ASDU: </w:t>
      </w:r>
      <w:proofErr w:type="spellStart"/>
      <w:r>
        <w:t>Application</w:t>
      </w:r>
      <w:proofErr w:type="spellEnd"/>
      <w:r>
        <w:t xml:space="preserve"> Service Data Unit (101er)</w:t>
      </w:r>
    </w:p>
    <w:p w14:paraId="46697A2A" w14:textId="388A62BA" w:rsidR="00414B54" w:rsidRDefault="00414B54" w:rsidP="0071460C">
      <w:r>
        <w:t xml:space="preserve">APDU: </w:t>
      </w:r>
      <w:proofErr w:type="spellStart"/>
      <w:r>
        <w:t>Application</w:t>
      </w:r>
      <w:proofErr w:type="spellEnd"/>
      <w:r>
        <w:t xml:space="preserve"> Protocol Data Unit (104er)</w:t>
      </w:r>
    </w:p>
    <w:p w14:paraId="6931990A" w14:textId="74A765E1" w:rsidR="00845C42" w:rsidRDefault="00ED5BC4" w:rsidP="00D03842">
      <w:r>
        <w:t>SPS: Speicherprogrammierbare Steuerung</w:t>
      </w:r>
    </w:p>
    <w:p w14:paraId="54FC50D0" w14:textId="0D719898" w:rsidR="00087401" w:rsidRDefault="00087401" w:rsidP="00D03842">
      <w:r>
        <w:t xml:space="preserve">POU: </w:t>
      </w:r>
      <w:proofErr w:type="spellStart"/>
      <w:r>
        <w:t>Program</w:t>
      </w:r>
      <w:proofErr w:type="spellEnd"/>
      <w:r>
        <w:t xml:space="preserve"> </w:t>
      </w:r>
      <w:proofErr w:type="spellStart"/>
      <w:r>
        <w:t>Organization</w:t>
      </w:r>
      <w:proofErr w:type="spellEnd"/>
      <w:r>
        <w:t xml:space="preserve"> Units (IEC 61131)</w:t>
      </w:r>
    </w:p>
    <w:p w14:paraId="5B77D023" w14:textId="77777777" w:rsidR="00077441" w:rsidRDefault="008E1B85" w:rsidP="00D03842">
      <w:r>
        <w:t xml:space="preserve">WLAN: Wireless </w:t>
      </w:r>
      <w:proofErr w:type="spellStart"/>
      <w:r>
        <w:t>Local</w:t>
      </w:r>
      <w:proofErr w:type="spellEnd"/>
      <w:r>
        <w:t xml:space="preserve"> Area Network</w:t>
      </w:r>
    </w:p>
    <w:p w14:paraId="59F7C161" w14:textId="121A00C0" w:rsidR="008E1B85" w:rsidRDefault="00077441" w:rsidP="00D03842">
      <w:r>
        <w:t xml:space="preserve">UDP: </w:t>
      </w:r>
      <w:r w:rsidRPr="00077441">
        <w:t xml:space="preserve">User </w:t>
      </w:r>
      <w:proofErr w:type="spellStart"/>
      <w:r w:rsidRPr="00077441">
        <w:t>Datagram</w:t>
      </w:r>
      <w:proofErr w:type="spellEnd"/>
      <w:r w:rsidRPr="00077441">
        <w:t xml:space="preserve"> Protocol</w:t>
      </w:r>
    </w:p>
    <w:p w14:paraId="06D79F37" w14:textId="22A69A15" w:rsidR="0051521E" w:rsidRDefault="0051521E" w:rsidP="00D03842">
      <w:r>
        <w:t xml:space="preserve">SNMP: </w:t>
      </w:r>
      <w:r w:rsidRPr="0051521E">
        <w:t>Simple Network Management Protocol</w:t>
      </w:r>
    </w:p>
    <w:p w14:paraId="2C79A68C" w14:textId="44F34189" w:rsidR="0051521E" w:rsidRDefault="0051521E" w:rsidP="00D03842">
      <w:r>
        <w:t xml:space="preserve">SSH: </w:t>
      </w:r>
      <w:r w:rsidRPr="0051521E">
        <w:t>Secure Shell</w:t>
      </w:r>
    </w:p>
    <w:p w14:paraId="2916DB64" w14:textId="476BE287" w:rsidR="0051521E" w:rsidRDefault="0051521E" w:rsidP="00D03842">
      <w:r>
        <w:t xml:space="preserve">Telnet: </w:t>
      </w:r>
      <w:proofErr w:type="spellStart"/>
      <w:r>
        <w:t>Teletype</w:t>
      </w:r>
      <w:proofErr w:type="spellEnd"/>
      <w:r>
        <w:t xml:space="preserve"> Network</w:t>
      </w:r>
    </w:p>
    <w:p w14:paraId="2A4E2A96" w14:textId="06CA570E" w:rsidR="0051521E" w:rsidRDefault="0051521E" w:rsidP="00D03842">
      <w:r>
        <w:t xml:space="preserve">FTP: </w:t>
      </w:r>
      <w:r w:rsidRPr="0051521E">
        <w:t>File Transfer Protocol</w:t>
      </w:r>
    </w:p>
    <w:p w14:paraId="701A4FF5" w14:textId="1FF88502" w:rsidR="0051521E" w:rsidRDefault="0051521E" w:rsidP="00D03842">
      <w:r>
        <w:t xml:space="preserve">DHCP: </w:t>
      </w:r>
      <w:r w:rsidRPr="0051521E">
        <w:t xml:space="preserve">Dynamic Host </w:t>
      </w:r>
      <w:proofErr w:type="spellStart"/>
      <w:r w:rsidRPr="0051521E">
        <w:t>Configuration</w:t>
      </w:r>
      <w:proofErr w:type="spellEnd"/>
      <w:r w:rsidRPr="0051521E">
        <w:t xml:space="preserve"> Protocol</w:t>
      </w:r>
    </w:p>
    <w:p w14:paraId="6261FD8E" w14:textId="40D740F7" w:rsidR="008E1B85" w:rsidRDefault="0051521E" w:rsidP="00D03842">
      <w:r>
        <w:t xml:space="preserve">DNS: </w:t>
      </w:r>
      <w:r w:rsidRPr="0051521E">
        <w:t>Domain Name System</w:t>
      </w:r>
    </w:p>
    <w:p w14:paraId="1CE410AF" w14:textId="589A11B4" w:rsidR="00D9009B" w:rsidRDefault="00D9009B" w:rsidP="00D03842">
      <w:r>
        <w:t xml:space="preserve">DC: </w:t>
      </w:r>
      <w:proofErr w:type="spellStart"/>
      <w:r>
        <w:t>Direct</w:t>
      </w:r>
      <w:proofErr w:type="spellEnd"/>
      <w:r>
        <w:t xml:space="preserve"> </w:t>
      </w:r>
      <w:proofErr w:type="spellStart"/>
      <w:r>
        <w:t>Current</w:t>
      </w:r>
      <w:proofErr w:type="spellEnd"/>
      <w:r>
        <w:t xml:space="preserve"> (Gleichstrom)</w:t>
      </w:r>
    </w:p>
    <w:p w14:paraId="29A60C38" w14:textId="1CE3E567" w:rsidR="00B4092C" w:rsidRDefault="00B4092C" w:rsidP="00D03842">
      <w:r>
        <w:t xml:space="preserve">FC: </w:t>
      </w:r>
      <w:proofErr w:type="spellStart"/>
      <w:r>
        <w:t>Function</w:t>
      </w:r>
      <w:proofErr w:type="spellEnd"/>
      <w:r>
        <w:t xml:space="preserve"> Code (Modbus)</w:t>
      </w:r>
    </w:p>
    <w:p w14:paraId="6DE4546A" w14:textId="3BD05794" w:rsidR="00947C0D" w:rsidRDefault="00947C0D" w:rsidP="00D03842">
      <w:r>
        <w:t>FWG: Fernwirkgerät</w:t>
      </w:r>
    </w:p>
    <w:p w14:paraId="42BC89CE" w14:textId="7ECDD0EF" w:rsidR="00947C0D" w:rsidRDefault="00947C0D" w:rsidP="00D03842">
      <w:r>
        <w:t>USV: U</w:t>
      </w:r>
      <w:r w:rsidRPr="00947C0D">
        <w:t>nterbrechungsfreie Versorgung</w:t>
      </w:r>
    </w:p>
    <w:p w14:paraId="38D55F14" w14:textId="00E0BF63" w:rsidR="004D39B7" w:rsidRDefault="004D39B7" w:rsidP="00D03842">
      <w:r>
        <w:t>DIN: Deutsches Institut für Normung</w:t>
      </w:r>
    </w:p>
    <w:p w14:paraId="491AD9B5" w14:textId="1E51BA50" w:rsidR="004D39B7" w:rsidRDefault="004D39B7" w:rsidP="00D03842">
      <w:r>
        <w:t>C35/45: Druckfestigkeitsklasse von Beton</w:t>
      </w:r>
    </w:p>
    <w:p w14:paraId="7197E219" w14:textId="77777777" w:rsidR="0051521E" w:rsidRDefault="0051521E" w:rsidP="00D03842"/>
    <w:p w14:paraId="1463735D" w14:textId="0C609404" w:rsidR="00D03842" w:rsidRPr="001A2B3D" w:rsidRDefault="00D03842" w:rsidP="00D03842">
      <w:r w:rsidRPr="001A2B3D">
        <w:br w:type="page"/>
      </w:r>
    </w:p>
    <w:p w14:paraId="0AE98475" w14:textId="77777777" w:rsidR="006D74D5" w:rsidRDefault="006D74D5" w:rsidP="006D74D5">
      <w:pPr>
        <w:pStyle w:val="berschrift1"/>
      </w:pPr>
      <w:r>
        <w:lastRenderedPageBreak/>
        <w:t>Abstract</w:t>
      </w:r>
    </w:p>
    <w:p w14:paraId="6F0ADB9C" w14:textId="3D42DACA" w:rsidR="006D74D5" w:rsidRDefault="006D74D5" w:rsidP="006D74D5">
      <w:r>
        <w:t xml:space="preserve">In Ortsnetzstationen der Stromnetz Berlin GmbH werden über Fernwirkgeräte Befehle gesendet und Daten empfangen. Ein Teil dieser Daten wird über das serielle Feldbusprotokoll Modbus RTU </w:t>
      </w:r>
      <w:r w:rsidR="008E61DB">
        <w:t xml:space="preserve">vom Messgerät an das Fernwirkgerät </w:t>
      </w:r>
      <w:r>
        <w:t xml:space="preserve">übertragen. </w:t>
      </w:r>
      <w:r w:rsidR="008E61DB">
        <w:t>Im Rahmen dieser Arbeit habe ich ein Prüfgerät</w:t>
      </w:r>
      <w:r w:rsidR="00AA2005">
        <w:t xml:space="preserve"> dafür</w:t>
      </w:r>
      <w:r w:rsidR="008E61DB">
        <w:t xml:space="preserve"> entwickelt. Damit können Monteure schnell und einfach feststellen, ob </w:t>
      </w:r>
      <w:r w:rsidR="001853B7">
        <w:t>die Messgeräte ordnungsgemäß parametrisiert, alle Datenkabel korrekt verbunden</w:t>
      </w:r>
      <w:r w:rsidR="008E61DB">
        <w:t xml:space="preserve"> </w:t>
      </w:r>
      <w:r w:rsidR="001853B7">
        <w:t xml:space="preserve">und angeschlossene Sensoren richtig eingebaut worden sind. </w:t>
      </w:r>
      <w:r w:rsidR="00AA2005">
        <w:t xml:space="preserve">Das Herz des Prüfgeräts ist eine WAGO SPS. </w:t>
      </w:r>
      <w:r w:rsidR="001D2513">
        <w:t xml:space="preserve">Um diese sicher </w:t>
      </w:r>
      <w:r w:rsidR="0014075E">
        <w:t xml:space="preserve">im Feld einzusetzen, </w:t>
      </w:r>
      <w:r w:rsidR="00AA2005">
        <w:t xml:space="preserve">sitzt </w:t>
      </w:r>
      <w:r w:rsidR="0014075E">
        <w:t xml:space="preserve">die SPS </w:t>
      </w:r>
      <w:r w:rsidR="00AA2005">
        <w:t>in einem Plastikgehäuse</w:t>
      </w:r>
      <w:r w:rsidR="0014075E">
        <w:t xml:space="preserve"> und über zwei Buchsen können Modbus-Datenkabel als auch die Stromversorgung mit ihr verbunden werden. Des Weiteren habe ich eine Anleitung zur Fertigung weiterer Prüfgeräte geschrieben.</w:t>
      </w:r>
      <w:r>
        <w:br w:type="page"/>
      </w:r>
    </w:p>
    <w:p w14:paraId="68B8F3FA" w14:textId="77777777" w:rsidR="00C96F6B" w:rsidRDefault="00C96F6B" w:rsidP="0042251C">
      <w:pPr>
        <w:pStyle w:val="berschrift2"/>
      </w:pPr>
    </w:p>
    <w:p w14:paraId="715C69D9" w14:textId="77777777" w:rsidR="00C96F6B" w:rsidRDefault="00C96F6B" w:rsidP="0042251C">
      <w:pPr>
        <w:pStyle w:val="berschrift2"/>
      </w:pPr>
    </w:p>
    <w:p w14:paraId="07BDD447" w14:textId="0E97D1E8" w:rsidR="0029403E" w:rsidRDefault="0029403E" w:rsidP="0042251C">
      <w:pPr>
        <w:pStyle w:val="berschrift2"/>
      </w:pPr>
      <w:bookmarkStart w:id="1" w:name="_Toc107833330"/>
      <w:r>
        <w:t>OSI 7</w:t>
      </w:r>
      <w:bookmarkEnd w:id="1"/>
    </w:p>
    <w:p w14:paraId="4ED3EE2E" w14:textId="1BBFD372" w:rsidR="0029403E" w:rsidRDefault="003B4F1F" w:rsidP="0029403E">
      <w:r>
        <w:t>Die von der ISO entworfene Open System Interconnection Architektur, OSI genannt, war eines der ersten Modell</w:t>
      </w:r>
      <w:r w:rsidR="00CA10F3">
        <w:t>e</w:t>
      </w:r>
      <w:r>
        <w:t xml:space="preserve"> um die Kommunikation zwischen zwei Computern dazustellen und wird auch heute sehr häufig benutzt, um Programme und Protokolle einzuordnen.</w:t>
      </w:r>
    </w:p>
    <w:p w14:paraId="1D71932F" w14:textId="77777777" w:rsidR="00240A31" w:rsidRDefault="00240A31" w:rsidP="00240A31">
      <w:pPr>
        <w:keepNext/>
      </w:pPr>
      <w:r>
        <w:rPr>
          <w:noProof/>
        </w:rPr>
        <w:drawing>
          <wp:inline distT="0" distB="0" distL="0" distR="0" wp14:anchorId="2B929890" wp14:editId="31F38DE0">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EE9A924" w14:textId="322DA01A" w:rsidR="003B4F1F" w:rsidRDefault="00240A31" w:rsidP="00240A31">
      <w:pPr>
        <w:pStyle w:val="Beschriftung"/>
      </w:pPr>
      <w:bookmarkStart w:id="2" w:name="_Ref106807813"/>
      <w:bookmarkStart w:id="3" w:name="_Toc107847899"/>
      <w:r>
        <w:t xml:space="preserve">Abb. </w:t>
      </w:r>
      <w:r w:rsidR="00192595">
        <w:fldChar w:fldCharType="begin"/>
      </w:r>
      <w:r w:rsidR="00192595">
        <w:instrText xml:space="preserve"> SEQ Abb. \* ARABIC </w:instrText>
      </w:r>
      <w:r w:rsidR="00192595">
        <w:fldChar w:fldCharType="separate"/>
      </w:r>
      <w:r w:rsidR="00E873EE">
        <w:rPr>
          <w:noProof/>
        </w:rPr>
        <w:t>1</w:t>
      </w:r>
      <w:r w:rsidR="00192595">
        <w:rPr>
          <w:noProof/>
        </w:rPr>
        <w:fldChar w:fldCharType="end"/>
      </w:r>
      <w:bookmarkEnd w:id="2"/>
      <w:r>
        <w:t xml:space="preserve"> OSI</w:t>
      </w:r>
      <w:r w:rsidR="00CA10F3">
        <w:t>-</w:t>
      </w:r>
      <w:r>
        <w:t xml:space="preserve">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3"/>
      <w:r>
        <w:fldChar w:fldCharType="end"/>
      </w:r>
      <w:r>
        <w:t xml:space="preserve"> </w:t>
      </w:r>
    </w:p>
    <w:p w14:paraId="0A85FED9" w14:textId="4C851C8F" w:rsidR="00240A31" w:rsidRPr="00240A31" w:rsidRDefault="00240A31" w:rsidP="00240A31">
      <w:r>
        <w:t xml:space="preserve">Wie in </w:t>
      </w:r>
      <w:r>
        <w:fldChar w:fldCharType="begin"/>
      </w:r>
      <w:r>
        <w:instrText xml:space="preserve"> REF _Ref106807813 \h </w:instrText>
      </w:r>
      <w:r>
        <w:fldChar w:fldCharType="separate"/>
      </w:r>
      <w:r w:rsidR="00665F15">
        <w:t xml:space="preserve">Abb. </w:t>
      </w:r>
      <w:r w:rsidR="00665F15">
        <w:rPr>
          <w:noProof/>
        </w:rPr>
        <w:t>1</w:t>
      </w:r>
      <w:r>
        <w:fldChar w:fldCharType="end"/>
      </w:r>
      <w:r w:rsidR="0007020F">
        <w:t xml:space="preserve"> zu sehen ist, besteht das </w:t>
      </w:r>
      <w:r w:rsidR="00CA10F3">
        <w:t>OSI-Modell</w:t>
      </w:r>
      <w:r w:rsidR="0007020F">
        <w:t xml:space="preserve"> aus 7 verschiedenen Schichten, auch Layer genannt. Von jeder dieser Schichten können sich Daten nur jeweils ein Schicht nach oben oder unten bewegen. Für die </w:t>
      </w:r>
      <w:r w:rsidR="005B088A">
        <w:t xml:space="preserve">Kommunikation, also Daten zwischen A und B austauschen, innerhalb und zwischen Netzwerken werden nur die Schichten ein bis vier benötigt. </w:t>
      </w:r>
      <w:r w:rsidR="0007020F">
        <w:t xml:space="preserve">Die unterste Schicht ist der </w:t>
      </w:r>
      <w:proofErr w:type="spellStart"/>
      <w:r w:rsidR="0007020F">
        <w:t>Physical</w:t>
      </w:r>
      <w:proofErr w:type="spellEnd"/>
      <w:r w:rsidR="0007020F">
        <w:t xml:space="preserve"> Layer</w:t>
      </w:r>
      <w:r w:rsidR="005B088A">
        <w:t>. Dort sitzen Protokolle und Standards, die für die Übertragung von einzelnen Bits nötig sind. Also d</w:t>
      </w:r>
      <w:r w:rsidR="00CF6B55">
        <w:t>ie elektrischen und physikalischen Spezifikationen des Senders, Empfänger und Übertragungsmedium. Sowie der entsprechende Maschinencode um diese zu betreiben. Eine Ebene höher ist die der Data Link Layer. In dieser Schicht w</w:t>
      </w:r>
      <w:r w:rsidR="00EE6211">
        <w:t xml:space="preserve">erden die einzelnen Bits zu Paketen zusammengefasst und einfaches Routing innerhalb eines kleinen Netzwerks betrieben. Darüber liegt die Netzwerk Ebene, wo das Management </w:t>
      </w:r>
      <w:r w:rsidR="001B1781">
        <w:t>eines großen Netzwerks</w:t>
      </w:r>
      <w:r w:rsidR="00EE6211">
        <w:t xml:space="preserve"> im Fokus liegt und Daten nicht nur an in einem </w:t>
      </w:r>
      <w:r w:rsidR="00CA10F3">
        <w:t>Gebäude,</w:t>
      </w:r>
      <w:r w:rsidR="00EE6211">
        <w:t xml:space="preserve"> sondern weltweit über </w:t>
      </w:r>
      <w:r w:rsidR="001B1781">
        <w:t>eine Vielzahl von verschiedenen Netzwerkgeräten</w:t>
      </w:r>
      <w:r w:rsidR="00EE6211">
        <w:t xml:space="preserve"> übertragen werden können</w:t>
      </w:r>
      <w:r w:rsidR="001B1781">
        <w:t xml:space="preserve">. Im Transport Layer wird die Kommunikation zwischen </w:t>
      </w:r>
      <w:r w:rsidR="00CA10F3">
        <w:t xml:space="preserve">Computern organisiert, unabhängig davon, was für Geräte zwischen ihnen liegen </w:t>
      </w:r>
      <w:r w:rsidR="00CA10F3">
        <w:fldChar w:fldCharType="begin"/>
      </w:r>
      <w:r w:rsidR="00CA10F3">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rsidR="00CA10F3">
        <w:fldChar w:fldCharType="separate"/>
      </w:r>
      <w:r w:rsidR="00CA10F3" w:rsidRPr="00CA10F3">
        <w:rPr>
          <w:rFonts w:cs="Arial"/>
        </w:rPr>
        <w:t>[1, S. 31]</w:t>
      </w:r>
      <w:r w:rsidR="00CA10F3">
        <w:fldChar w:fldCharType="end"/>
      </w:r>
      <w:r w:rsidR="00CA10F3">
        <w:t>.</w:t>
      </w:r>
    </w:p>
    <w:p w14:paraId="37466AE9" w14:textId="0084F529" w:rsidR="00E159AA" w:rsidRDefault="00E159AA" w:rsidP="0042251C">
      <w:pPr>
        <w:pStyle w:val="berschrift2"/>
      </w:pPr>
      <w:bookmarkStart w:id="4" w:name="_Toc107833331"/>
      <w:r>
        <w:t>Serielle Kommunikation</w:t>
      </w:r>
      <w:bookmarkEnd w:id="4"/>
    </w:p>
    <w:p w14:paraId="309363D9" w14:textId="74B0C81E"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240A31">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240A31" w:rsidRPr="00240A31">
        <w:rPr>
          <w:rFonts w:cs="Arial"/>
          <w:szCs w:val="24"/>
        </w:rPr>
        <w:t>[2, S. 11–13]</w:t>
      </w:r>
      <w:r w:rsidR="00372D54">
        <w:fldChar w:fldCharType="end"/>
      </w:r>
      <w:r w:rsidR="00345F71">
        <w:t xml:space="preserve">. </w:t>
      </w:r>
    </w:p>
    <w:p w14:paraId="06C76046" w14:textId="77777777" w:rsidR="00372D54" w:rsidRDefault="00372D54" w:rsidP="00E159AA"/>
    <w:p w14:paraId="509AC806" w14:textId="178E435B" w:rsidR="00DF7FAA" w:rsidRDefault="00345F71" w:rsidP="00E159AA">
      <w:r>
        <w:lastRenderedPageBreak/>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Es gibt 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zwischen einem Start- und einem Stoppbit</w:t>
      </w:r>
      <w:r w:rsidR="00DF7FAA">
        <w:t xml:space="preserve"> 5-8 Datenbits </w:t>
      </w:r>
      <w:r w:rsidR="00FC5755">
        <w:t>sowie</w:t>
      </w:r>
      <w:r w:rsidR="00DF7FAA">
        <w:t xml:space="preserve"> ein Paritätsbit </w:t>
      </w:r>
      <w:r w:rsidR="00DF7FAA">
        <w:fldChar w:fldCharType="begin"/>
      </w:r>
      <w:r w:rsidR="00240A31">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240A31" w:rsidRPr="00240A31">
        <w:rPr>
          <w:rFonts w:cs="Arial"/>
          <w:szCs w:val="24"/>
        </w:rPr>
        <w:t>[2, S. 13–14]</w:t>
      </w:r>
      <w:r w:rsidR="00DF7FAA">
        <w:fldChar w:fldCharType="end"/>
      </w:r>
      <w:r w:rsidR="00DF7FAA">
        <w:t>.</w:t>
      </w:r>
    </w:p>
    <w:p w14:paraId="1A4D5507" w14:textId="23C3BED8" w:rsidR="00DF7FAA" w:rsidRDefault="00DF7FAA" w:rsidP="00E159AA"/>
    <w:p w14:paraId="277D1B05" w14:textId="1574677A"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240A31">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240A31" w:rsidRPr="00240A31">
        <w:rPr>
          <w:rFonts w:cs="Arial"/>
          <w:szCs w:val="24"/>
        </w:rPr>
        <w:t>[2, S. 13–15]</w:t>
      </w:r>
      <w:r w:rsidR="00642EFC">
        <w:fldChar w:fldCharType="end"/>
      </w:r>
      <w:r w:rsidR="00642EFC">
        <w:t xml:space="preserve">. </w:t>
      </w:r>
    </w:p>
    <w:p w14:paraId="16855891" w14:textId="14A3821A" w:rsidR="00642EFC" w:rsidRDefault="00642EFC" w:rsidP="00E159AA"/>
    <w:p w14:paraId="36E89D8B" w14:textId="634AE0E4" w:rsidR="00A9046C" w:rsidRDefault="004233E4" w:rsidP="00E159AA">
      <w:r>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240A31">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240A31" w:rsidRPr="00240A31">
        <w:rPr>
          <w:rFonts w:cs="Arial"/>
        </w:rPr>
        <w:t>[3]</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240A31">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240A31" w:rsidRPr="00240A31">
        <w:rPr>
          <w:rFonts w:cs="Arial"/>
        </w:rPr>
        <w:t>[2,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bookmarkStart w:id="5" w:name="_Toc107833332"/>
      <w:r>
        <w:t>UART</w:t>
      </w:r>
      <w:bookmarkEnd w:id="5"/>
    </w:p>
    <w:p w14:paraId="6F68EA6C" w14:textId="0D240F91" w:rsidR="00A9046C" w:rsidRDefault="00A9046C" w:rsidP="00E159AA">
      <w:r>
        <w:t xml:space="preserve">Ein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 xml:space="preserve">Übertragungssystem. Dieser wandelt die zu sendende Daten des Computers </w:t>
      </w:r>
      <w:r w:rsidR="003317D5">
        <w:lastRenderedPageBreak/>
        <w:t>in ein serielles Format um und wandelt die empfangenen seriellen Daten in ein Format um</w:t>
      </w:r>
      <w:r w:rsidR="0042251C">
        <w:t>, welches für den Computer lesbar ist</w:t>
      </w:r>
      <w:r w:rsidR="003317D5">
        <w:t>. Außerdem sind viele UART</w:t>
      </w:r>
      <w:r w:rsidR="00353068">
        <w:t xml:space="preserve"> für das 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240A31">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240A31" w:rsidRPr="00240A31">
        <w:rPr>
          <w:rFonts w:cs="Arial"/>
        </w:rPr>
        <w:t>[2, S. 26]</w:t>
      </w:r>
      <w:r w:rsidR="00F83130">
        <w:fldChar w:fldCharType="end"/>
      </w:r>
      <w:r w:rsidR="00353068">
        <w:t>.</w:t>
      </w:r>
    </w:p>
    <w:p w14:paraId="12B27E69" w14:textId="6B38F86C" w:rsidR="00026C6C" w:rsidRDefault="00026C6C" w:rsidP="00E159AA"/>
    <w:p w14:paraId="249980E0" w14:textId="49E636F3"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240A31">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240A31" w:rsidRPr="00240A31">
        <w:rPr>
          <w:rFonts w:cs="Arial"/>
        </w:rPr>
        <w:t>[2,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xml:space="preserve">. Außerdem sind dort Konfigurationen, Statusinformationen, </w:t>
      </w:r>
      <w:proofErr w:type="spellStart"/>
      <w:r w:rsidR="00E177DA">
        <w:t>Bufferbenutzung</w:t>
      </w:r>
      <w:proofErr w:type="spellEnd"/>
      <w:r w:rsidR="00E177DA">
        <w:t xml:space="preserve"> und Fehlermeldungen gespeichert</w:t>
      </w:r>
      <w:r w:rsidR="00CB531C">
        <w:t xml:space="preserve"> </w:t>
      </w:r>
      <w:r w:rsidR="00CB531C">
        <w:fldChar w:fldCharType="begin"/>
      </w:r>
      <w:r w:rsidR="00240A31">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240A31" w:rsidRPr="00240A31">
        <w:rPr>
          <w:rFonts w:cs="Arial"/>
          <w:szCs w:val="24"/>
        </w:rPr>
        <w:t>[2,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bookmarkStart w:id="6" w:name="_Toc107833333"/>
      <w:r>
        <w:t>RS-485</w:t>
      </w:r>
      <w:bookmarkEnd w:id="6"/>
    </w:p>
    <w:p w14:paraId="55D989F0" w14:textId="7559E8F7" w:rsidR="0078437C" w:rsidRDefault="00A81F36" w:rsidP="00A81F36">
      <w:r>
        <w:t>RS-485</w:t>
      </w:r>
      <w:r w:rsidR="0078437C">
        <w:t xml:space="preserve"> ist ein Datenübertragungsstandard,</w:t>
      </w:r>
      <w:r>
        <w:t xml:space="preserve">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240A31">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240A31" w:rsidRPr="00240A31">
        <w:rPr>
          <w:rFonts w:cs="Arial"/>
        </w:rPr>
        <w:t>[2,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240A31">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240A31" w:rsidRPr="00240A31">
        <w:rPr>
          <w:rFonts w:cs="Arial"/>
          <w:szCs w:val="24"/>
        </w:rPr>
        <w:t>[4, S. 1–2]</w:t>
      </w:r>
      <w:r w:rsidR="003E48BC">
        <w:fldChar w:fldCharType="end"/>
      </w:r>
      <w:r w:rsidR="003E48BC">
        <w:t>.</w:t>
      </w:r>
    </w:p>
    <w:p w14:paraId="41EE2AB4" w14:textId="77777777" w:rsidR="00804206" w:rsidRDefault="00804206" w:rsidP="00A81F36"/>
    <w:p w14:paraId="2096024B" w14:textId="0189327F"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w:t>
      </w:r>
      <w:r w:rsidR="00607E89">
        <w:lastRenderedPageBreak/>
        <w:t>gegenseitig auslöschen</w:t>
      </w:r>
      <w:r w:rsidR="00B33A31">
        <w:t>. Außerdem sind die Leiter so relativ immun gegen Unterschiede im Erdpotential bei längeren Übertragungsstrecken</w:t>
      </w:r>
      <w:r w:rsidR="00607E89">
        <w:t xml:space="preserve"> </w:t>
      </w:r>
      <w:r w:rsidR="00607E89">
        <w:fldChar w:fldCharType="begin"/>
      </w:r>
      <w:r w:rsidR="00240A31">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240A31" w:rsidRPr="00240A31">
        <w:rPr>
          <w:rFonts w:cs="Arial"/>
          <w:szCs w:val="24"/>
        </w:rPr>
        <w:t>[2, S. 186–187]</w:t>
      </w:r>
      <w:r w:rsidR="00607E89">
        <w:fldChar w:fldCharType="end"/>
      </w:r>
      <w:r w:rsidR="00607E89">
        <w:t xml:space="preserve">. </w:t>
      </w:r>
    </w:p>
    <w:p w14:paraId="747E1F5C" w14:textId="77777777" w:rsidR="008E741B" w:rsidRDefault="008E741B" w:rsidP="00A81F36"/>
    <w:p w14:paraId="3586E92F" w14:textId="0CDBE5C9"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240A31">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240A31" w:rsidRPr="00240A31">
        <w:rPr>
          <w:rFonts w:cs="Arial"/>
          <w:szCs w:val="24"/>
        </w:rPr>
        <w:t>[2, S. 190–191]</w:t>
      </w:r>
      <w:r w:rsidR="00A62941">
        <w:fldChar w:fldCharType="end"/>
      </w:r>
      <w:r w:rsidR="007613CF">
        <w:t>.</w:t>
      </w:r>
    </w:p>
    <w:p w14:paraId="54AB3EFE" w14:textId="489C86AA" w:rsidR="00983FA7" w:rsidRDefault="00983FA7" w:rsidP="00A81F36"/>
    <w:p w14:paraId="69141B3C" w14:textId="73B174A6"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665F15">
        <w:t xml:space="preserve">Abb. </w:t>
      </w:r>
      <w:r w:rsidR="00665F15">
        <w:rPr>
          <w:noProof/>
        </w:rPr>
        <w:t>2</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240A31">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240A31" w:rsidRPr="00240A31">
        <w:rPr>
          <w:rFonts w:cs="Arial"/>
        </w:rPr>
        <w:t>[4,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40" cy="1477010"/>
                    </a:xfrm>
                    <a:prstGeom prst="rect">
                      <a:avLst/>
                    </a:prstGeom>
                  </pic:spPr>
                </pic:pic>
              </a:graphicData>
            </a:graphic>
          </wp:inline>
        </w:drawing>
      </w:r>
    </w:p>
    <w:p w14:paraId="5CD7ABD1" w14:textId="5CC88069" w:rsidR="00A62941" w:rsidRDefault="003554AB" w:rsidP="003554AB">
      <w:pPr>
        <w:pStyle w:val="Beschriftung"/>
      </w:pPr>
      <w:bookmarkStart w:id="7" w:name="_Ref106634711"/>
      <w:bookmarkStart w:id="8" w:name="_Toc107847900"/>
      <w:r>
        <w:t xml:space="preserve">Abb. </w:t>
      </w:r>
      <w:r w:rsidR="00192595">
        <w:fldChar w:fldCharType="begin"/>
      </w:r>
      <w:r w:rsidR="00192595">
        <w:instrText xml:space="preserve"> SEQ Abb. \* ARABIC </w:instrText>
      </w:r>
      <w:r w:rsidR="00192595">
        <w:fldChar w:fldCharType="separate"/>
      </w:r>
      <w:r w:rsidR="00E873EE">
        <w:rPr>
          <w:noProof/>
        </w:rPr>
        <w:t>2</w:t>
      </w:r>
      <w:r w:rsidR="00192595">
        <w:rPr>
          <w:noProof/>
        </w:rPr>
        <w:fldChar w:fldCharType="end"/>
      </w:r>
      <w:bookmarkEnd w:id="7"/>
      <w:r>
        <w:t xml:space="preserve"> RS-485 Abschlusswiderstände </w:t>
      </w:r>
      <w:r>
        <w:fldChar w:fldCharType="begin"/>
      </w:r>
      <w:r w:rsidR="00240A31">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240A31" w:rsidRPr="00240A31">
        <w:rPr>
          <w:rFonts w:cs="Arial"/>
        </w:rPr>
        <w:t>[4, S. 3]</w:t>
      </w:r>
      <w:bookmarkEnd w:id="8"/>
      <w:r>
        <w:fldChar w:fldCharType="end"/>
      </w:r>
    </w:p>
    <w:p w14:paraId="5E1DA520" w14:textId="25F0BD56"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665F15">
        <w:t xml:space="preserve">Abb. </w:t>
      </w:r>
      <w:r w:rsidR="00665F15">
        <w:rPr>
          <w:noProof/>
        </w:rPr>
        <w:t>3</w:t>
      </w:r>
      <w:r w:rsidR="00635554">
        <w:fldChar w:fldCharType="end"/>
      </w:r>
      <w:r w:rsidR="00635554">
        <w:t xml:space="preserve"> sieht, st</w:t>
      </w:r>
      <w:r w:rsidR="00DF5F1F">
        <w:t>eigt</w:t>
      </w:r>
      <w:r w:rsidR="00635554">
        <w:t xml:space="preserve"> </w:t>
      </w:r>
      <w:r w:rsidR="0083250F">
        <w:t xml:space="preserve">die Übertragungsrate ab 100 </w:t>
      </w:r>
      <w:proofErr w:type="spellStart"/>
      <w:r w:rsidR="0083250F">
        <w:t>Kbps</w:t>
      </w:r>
      <w:proofErr w:type="spellEnd"/>
      <w:r w:rsidR="0083250F">
        <w:t xml:space="preserve">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240A31">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240A31" w:rsidRPr="00240A31">
        <w:rPr>
          <w:rFonts w:cs="Arial"/>
        </w:rPr>
        <w:t>[2, S. 193]</w:t>
      </w:r>
      <w:r w:rsidR="00DF5F1F">
        <w:fldChar w:fldCharType="end"/>
      </w:r>
      <w:r w:rsidR="00635554">
        <w:t>.</w:t>
      </w:r>
    </w:p>
    <w:p w14:paraId="53A0561A" w14:textId="77777777" w:rsidR="00635554" w:rsidRDefault="00676587" w:rsidP="00635554">
      <w:pPr>
        <w:keepNext/>
      </w:pPr>
      <w:r>
        <w:rPr>
          <w:noProof/>
        </w:rPr>
        <w:lastRenderedPageBreak/>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C9FCD2" w14:textId="301E5285" w:rsidR="00A456F4" w:rsidRDefault="00635554" w:rsidP="00E159AA">
      <w:pPr>
        <w:pStyle w:val="Beschriftung"/>
      </w:pPr>
      <w:bookmarkStart w:id="9" w:name="_Ref102741510"/>
      <w:bookmarkStart w:id="10" w:name="_Toc107847901"/>
      <w:r>
        <w:t xml:space="preserve">Abb. </w:t>
      </w:r>
      <w:r w:rsidR="00192595">
        <w:fldChar w:fldCharType="begin"/>
      </w:r>
      <w:r w:rsidR="00192595">
        <w:instrText xml:space="preserve"> SEQ Abb. \* ARABIC </w:instrText>
      </w:r>
      <w:r w:rsidR="00192595">
        <w:fldChar w:fldCharType="separate"/>
      </w:r>
      <w:r w:rsidR="00E873EE">
        <w:rPr>
          <w:noProof/>
        </w:rPr>
        <w:t>3</w:t>
      </w:r>
      <w:r w:rsidR="00192595">
        <w:rPr>
          <w:noProof/>
        </w:rPr>
        <w:fldChar w:fldCharType="end"/>
      </w:r>
      <w:bookmarkEnd w:id="9"/>
      <w:r>
        <w:t xml:space="preserve"> RS-485 Geschwindigkeit in Abhängigkeit der Kabellänge </w:t>
      </w:r>
      <w:r>
        <w:fldChar w:fldCharType="begin"/>
      </w:r>
      <w:r w:rsidR="00240A31">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00240A31" w:rsidRPr="00240A31">
        <w:rPr>
          <w:rFonts w:cs="Arial"/>
        </w:rPr>
        <w:t>[2, S. 193]</w:t>
      </w:r>
      <w:bookmarkEnd w:id="10"/>
      <w:r>
        <w:fldChar w:fldCharType="end"/>
      </w:r>
    </w:p>
    <w:p w14:paraId="464D60E5" w14:textId="734BF46B" w:rsidR="00D03842" w:rsidRPr="001A2B3D" w:rsidRDefault="005A2D57" w:rsidP="00D03842">
      <w:pPr>
        <w:pStyle w:val="berschrift3"/>
      </w:pPr>
      <w:bookmarkStart w:id="11" w:name="_Toc107833334"/>
      <w:r w:rsidRPr="001A2B3D">
        <w:t>Modbus</w:t>
      </w:r>
      <w:bookmarkEnd w:id="11"/>
    </w:p>
    <w:p w14:paraId="1003938D" w14:textId="6187E92A"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240A31">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240A31" w:rsidRPr="00240A31">
        <w:rPr>
          <w:rFonts w:cs="Arial"/>
        </w:rPr>
        <w:t>[5, S. 508], [6]</w:t>
      </w:r>
      <w:r>
        <w:fldChar w:fldCharType="end"/>
      </w:r>
      <w:r>
        <w:t xml:space="preserve">. Es gibt verschiedene Versionen von Modbus, unter anderem Modbus RTU, Modbus ASCII, Modbus über TCP/IP, Modbus Plus und Modbus Enron </w:t>
      </w:r>
      <w:r>
        <w:fldChar w:fldCharType="begin"/>
      </w:r>
      <w:r w:rsidR="00240A31">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240A31" w:rsidRPr="00240A31">
        <w:rPr>
          <w:rFonts w:cs="Arial"/>
          <w:szCs w:val="24"/>
        </w:rPr>
        <w:t>[5, S. 509], [6]–[8]</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240A31">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240A31" w:rsidRPr="00240A31">
        <w:rPr>
          <w:rFonts w:cs="Arial"/>
        </w:rPr>
        <w:t>[5,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53B4EB65" w:rsidR="007B33F3" w:rsidRDefault="00E606E6" w:rsidP="00E606E6">
      <w:pPr>
        <w:pStyle w:val="Beschriftung"/>
      </w:pPr>
      <w:bookmarkStart w:id="12" w:name="_Ref103959642"/>
      <w:bookmarkStart w:id="13" w:name="_Toc107847902"/>
      <w:bookmarkStart w:id="14" w:name="_Ref103959635"/>
      <w:r>
        <w:t xml:space="preserve">Abb. </w:t>
      </w:r>
      <w:r w:rsidR="00192595">
        <w:fldChar w:fldCharType="begin"/>
      </w:r>
      <w:r w:rsidR="00192595">
        <w:instrText xml:space="preserve"> SEQ Abb. \* ARABIC </w:instrText>
      </w:r>
      <w:r w:rsidR="00192595">
        <w:fldChar w:fldCharType="separate"/>
      </w:r>
      <w:r w:rsidR="00E873EE">
        <w:rPr>
          <w:noProof/>
        </w:rPr>
        <w:t>4</w:t>
      </w:r>
      <w:r w:rsidR="00192595">
        <w:rPr>
          <w:noProof/>
        </w:rPr>
        <w:fldChar w:fldCharType="end"/>
      </w:r>
      <w:bookmarkEnd w:id="12"/>
      <w:r>
        <w:t xml:space="preserve"> Modbus Master Zustandsdiagramm </w:t>
      </w:r>
      <w:r>
        <w:fldChar w:fldCharType="begin"/>
      </w:r>
      <w:r w:rsidR="00240A31">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240A31" w:rsidRPr="00240A31">
        <w:rPr>
          <w:rFonts w:cs="Arial"/>
        </w:rPr>
        <w:t>[9, S. 9]</w:t>
      </w:r>
      <w:bookmarkEnd w:id="13"/>
      <w:r>
        <w:fldChar w:fldCharType="end"/>
      </w:r>
      <w:bookmarkEnd w:id="14"/>
    </w:p>
    <w:p w14:paraId="6D87A85E" w14:textId="25A57376" w:rsidR="007B33F3" w:rsidRDefault="00035802" w:rsidP="007B33F3">
      <w:r>
        <w:t xml:space="preserve">In </w:t>
      </w:r>
      <w:r>
        <w:fldChar w:fldCharType="begin"/>
      </w:r>
      <w:r>
        <w:instrText xml:space="preserve"> REF _Ref103959642 \h </w:instrText>
      </w:r>
      <w:r>
        <w:fldChar w:fldCharType="separate"/>
      </w:r>
      <w:r w:rsidR="00665F15">
        <w:t xml:space="preserve">Abb. </w:t>
      </w:r>
      <w:r w:rsidR="00665F15">
        <w:rPr>
          <w:noProof/>
        </w:rPr>
        <w:t>4</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240A31">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240A31" w:rsidRPr="00240A31">
        <w:rPr>
          <w:rFonts w:cs="Arial"/>
          <w:szCs w:val="24"/>
        </w:rPr>
        <w:t>[9,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5EAB4EFD" w:rsidR="00035802" w:rsidRDefault="00FC7DB2" w:rsidP="00FC7DB2">
      <w:pPr>
        <w:pStyle w:val="Beschriftung"/>
      </w:pPr>
      <w:bookmarkStart w:id="15" w:name="_Ref103960025"/>
      <w:bookmarkStart w:id="16" w:name="_Toc107847903"/>
      <w:r>
        <w:t xml:space="preserve">Abb. </w:t>
      </w:r>
      <w:r w:rsidR="00192595">
        <w:fldChar w:fldCharType="begin"/>
      </w:r>
      <w:r w:rsidR="00192595">
        <w:instrText xml:space="preserve"> SEQ Abb. \* ARABIC </w:instrText>
      </w:r>
      <w:r w:rsidR="00192595">
        <w:fldChar w:fldCharType="separate"/>
      </w:r>
      <w:r w:rsidR="00E873EE">
        <w:rPr>
          <w:noProof/>
        </w:rPr>
        <w:t>5</w:t>
      </w:r>
      <w:r w:rsidR="00192595">
        <w:rPr>
          <w:noProof/>
        </w:rPr>
        <w:fldChar w:fldCharType="end"/>
      </w:r>
      <w:bookmarkEnd w:id="15"/>
      <w:r>
        <w:t xml:space="preserve"> Modbus Slave Zustandsdiagramm </w:t>
      </w:r>
      <w:r>
        <w:fldChar w:fldCharType="begin"/>
      </w:r>
      <w:r w:rsidR="00240A31">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240A31" w:rsidRPr="00240A31">
        <w:rPr>
          <w:rFonts w:cs="Arial"/>
        </w:rPr>
        <w:t>[9, S. 10]</w:t>
      </w:r>
      <w:bookmarkEnd w:id="16"/>
      <w:r>
        <w:fldChar w:fldCharType="end"/>
      </w:r>
    </w:p>
    <w:p w14:paraId="766743F5" w14:textId="3F7101C0" w:rsidR="007B33F3" w:rsidRDefault="00FC7DB2" w:rsidP="007B33F3">
      <w:r>
        <w:t xml:space="preserve">In </w:t>
      </w:r>
      <w:r>
        <w:fldChar w:fldCharType="begin"/>
      </w:r>
      <w:r>
        <w:instrText xml:space="preserve"> REF _Ref103960025 \h </w:instrText>
      </w:r>
      <w:r>
        <w:fldChar w:fldCharType="separate"/>
      </w:r>
      <w:r w:rsidR="00665F15">
        <w:t xml:space="preserve">Abb. </w:t>
      </w:r>
      <w:r w:rsidR="00665F15">
        <w:rPr>
          <w:noProof/>
        </w:rPr>
        <w:t>5</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240A31">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240A31" w:rsidRPr="00240A31">
        <w:rPr>
          <w:rFonts w:cs="Arial"/>
        </w:rPr>
        <w:t>[9, S. 10]</w:t>
      </w:r>
      <w:r w:rsidR="00724639">
        <w:fldChar w:fldCharType="end"/>
      </w:r>
      <w:r w:rsidR="00724639">
        <w:t xml:space="preserve">. </w:t>
      </w:r>
    </w:p>
    <w:p w14:paraId="1E0B9C0C" w14:textId="7A59FA82" w:rsidR="00E606E6" w:rsidRDefault="00E606E6" w:rsidP="007B33F3"/>
    <w:p w14:paraId="7751FC20" w14:textId="6D8A7932"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665F15">
        <w:t xml:space="preserve">Abb. </w:t>
      </w:r>
      <w:r w:rsidR="00665F15">
        <w:rPr>
          <w:noProof/>
        </w:rPr>
        <w:t>6</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240A31">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240A31" w:rsidRPr="00240A31">
        <w:rPr>
          <w:rFonts w:cs="Arial"/>
        </w:rPr>
        <w:t>[9,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532FD39D" w:rsidR="00FC6BF8" w:rsidRPr="007B33F3" w:rsidRDefault="0012283B" w:rsidP="00F113A9">
      <w:pPr>
        <w:pStyle w:val="Beschriftung"/>
      </w:pPr>
      <w:bookmarkStart w:id="17" w:name="_Ref104386407"/>
      <w:bookmarkStart w:id="18" w:name="_Toc107847904"/>
      <w:r>
        <w:t xml:space="preserve">Abb. </w:t>
      </w:r>
      <w:r w:rsidR="00192595">
        <w:fldChar w:fldCharType="begin"/>
      </w:r>
      <w:r w:rsidR="00192595">
        <w:instrText xml:space="preserve"> SEQ Abb. \* ARABIC </w:instrText>
      </w:r>
      <w:r w:rsidR="00192595">
        <w:fldChar w:fldCharType="separate"/>
      </w:r>
      <w:r w:rsidR="00E873EE">
        <w:rPr>
          <w:noProof/>
        </w:rPr>
        <w:t>6</w:t>
      </w:r>
      <w:r w:rsidR="00192595">
        <w:rPr>
          <w:noProof/>
        </w:rPr>
        <w:fldChar w:fldCharType="end"/>
      </w:r>
      <w:bookmarkEnd w:id="17"/>
      <w:r>
        <w:t xml:space="preserve"> Bitsequenz Modbus mit Paritätsbit </w:t>
      </w:r>
      <w:r>
        <w:fldChar w:fldCharType="begin"/>
      </w:r>
      <w:r w:rsidR="00240A31">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240A31" w:rsidRPr="00240A31">
        <w:rPr>
          <w:rFonts w:cs="Arial"/>
        </w:rPr>
        <w:t>[9, S. 12]</w:t>
      </w:r>
      <w:bookmarkEnd w:id="18"/>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24F56B0D" w:rsidR="00876992" w:rsidRDefault="008C6861" w:rsidP="008C6861">
      <w:pPr>
        <w:pStyle w:val="Beschriftung"/>
      </w:pPr>
      <w:bookmarkStart w:id="19" w:name="_Ref106366404"/>
      <w:bookmarkStart w:id="20" w:name="_Toc107847905"/>
      <w:bookmarkStart w:id="21" w:name="_Ref106366396"/>
      <w:r>
        <w:t xml:space="preserve">Abb. </w:t>
      </w:r>
      <w:r w:rsidR="00192595">
        <w:fldChar w:fldCharType="begin"/>
      </w:r>
      <w:r w:rsidR="00192595">
        <w:instrText xml:space="preserve"> SEQ Abb. \* ARABIC </w:instrText>
      </w:r>
      <w:r w:rsidR="00192595">
        <w:fldChar w:fldCharType="separate"/>
      </w:r>
      <w:r w:rsidR="00E873EE">
        <w:rPr>
          <w:noProof/>
        </w:rPr>
        <w:t>7</w:t>
      </w:r>
      <w:r w:rsidR="00192595">
        <w:rPr>
          <w:noProof/>
        </w:rPr>
        <w:fldChar w:fldCharType="end"/>
      </w:r>
      <w:bookmarkEnd w:id="19"/>
      <w:r>
        <w:t xml:space="preserve"> Modbus Übertragung Zustandsdiagramm </w:t>
      </w:r>
      <w:r>
        <w:fldChar w:fldCharType="begin"/>
      </w:r>
      <w:r w:rsidR="00240A31">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00240A31" w:rsidRPr="00240A31">
        <w:rPr>
          <w:rFonts w:cs="Arial"/>
        </w:rPr>
        <w:t>[9, S. 14]</w:t>
      </w:r>
      <w:bookmarkEnd w:id="20"/>
      <w:r>
        <w:fldChar w:fldCharType="end"/>
      </w:r>
      <w:bookmarkEnd w:id="21"/>
    </w:p>
    <w:p w14:paraId="143BF2AA" w14:textId="41D3F193" w:rsidR="00876992" w:rsidRDefault="008C6861" w:rsidP="00B532FA">
      <w:pPr>
        <w:keepNext/>
      </w:pPr>
      <w:r>
        <w:t xml:space="preserve">In </w:t>
      </w:r>
      <w:r>
        <w:fldChar w:fldCharType="begin"/>
      </w:r>
      <w:r>
        <w:instrText xml:space="preserve"> REF _Ref106366404 \h </w:instrText>
      </w:r>
      <w:r>
        <w:fldChar w:fldCharType="separate"/>
      </w:r>
      <w:r w:rsidR="00665F15">
        <w:t xml:space="preserve">Abb. </w:t>
      </w:r>
      <w:r w:rsidR="00665F15">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w:t>
      </w:r>
      <w:proofErr w:type="gramStart"/>
      <w:r w:rsidR="005C37F6">
        <w:t>des nächsten Zeichen</w:t>
      </w:r>
      <w:proofErr w:type="gramEnd"/>
      <w:r w:rsidR="005C37F6">
        <w:t xml:space="preserve">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rsidR="00240A31">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r>
        <w:fldChar w:fldCharType="end"/>
      </w:r>
      <w:r>
        <w:t>.</w:t>
      </w:r>
    </w:p>
    <w:p w14:paraId="6DBB6402" w14:textId="77777777" w:rsidR="00876992" w:rsidRDefault="00876992" w:rsidP="00B532FA">
      <w:pPr>
        <w:keepNext/>
      </w:pPr>
    </w:p>
    <w:p w14:paraId="5F416D1B" w14:textId="7E7CB0A3"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665F15">
        <w:t xml:space="preserve">Abb. </w:t>
      </w:r>
      <w:r w:rsidR="00665F15">
        <w:rPr>
          <w:noProof/>
        </w:rPr>
        <w:t>8</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240A31">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240A31" w:rsidRPr="00240A31">
        <w:rPr>
          <w:rFonts w:cs="Arial"/>
        </w:rPr>
        <w:t>[9, S. 13]</w:t>
      </w:r>
      <w:r w:rsidR="00F60B2D">
        <w:fldChar w:fldCharType="end"/>
      </w:r>
      <w:r w:rsidR="00F60B2D">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FC7A1E" w14:paraId="4D51E897" w14:textId="77777777" w:rsidTr="0059139A">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59139A">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59139A">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59139A">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0AB33DDC" w:rsidR="00F113A9" w:rsidRDefault="00FC7A1E" w:rsidP="00BC58B1">
      <w:pPr>
        <w:pStyle w:val="Beschriftung"/>
      </w:pPr>
      <w:bookmarkStart w:id="22" w:name="_Ref104386942"/>
      <w:bookmarkStart w:id="23" w:name="_Toc107847906"/>
      <w:r>
        <w:t xml:space="preserve">Abb. </w:t>
      </w:r>
      <w:r w:rsidR="00192595">
        <w:fldChar w:fldCharType="begin"/>
      </w:r>
      <w:r w:rsidR="00192595">
        <w:instrText xml:space="preserve"> SEQ Abb. \* ARABIC </w:instrText>
      </w:r>
      <w:r w:rsidR="00192595">
        <w:fldChar w:fldCharType="separate"/>
      </w:r>
      <w:r w:rsidR="00E873EE">
        <w:rPr>
          <w:noProof/>
        </w:rPr>
        <w:t>8</w:t>
      </w:r>
      <w:r w:rsidR="00192595">
        <w:rPr>
          <w:noProof/>
        </w:rPr>
        <w:fldChar w:fldCharType="end"/>
      </w:r>
      <w:bookmarkEnd w:id="22"/>
      <w:r>
        <w:t xml:space="preserve"> Modbus Frame </w:t>
      </w:r>
      <w:r>
        <w:fldChar w:fldCharType="begin"/>
      </w:r>
      <w:r w:rsidR="00240A31">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bookmarkEnd w:id="23"/>
      <w:r>
        <w:fldChar w:fldCharType="end"/>
      </w:r>
    </w:p>
    <w:p w14:paraId="3390B72F" w14:textId="60F2593A"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665F15">
        <w:t xml:space="preserve">TABELLE </w:t>
      </w:r>
      <w:r w:rsidR="00665F15">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240A31">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240A31" w:rsidRPr="00240A31">
        <w:rPr>
          <w:rFonts w:cs="Arial"/>
          <w:szCs w:val="24"/>
        </w:rPr>
        <w:t>[10, S. 18–25]</w:t>
      </w:r>
      <w:r w:rsidR="00EB5854">
        <w:fldChar w:fldCharType="end"/>
      </w:r>
      <w:r w:rsidR="0060704E" w:rsidRPr="001A2B3D">
        <w:t>.</w:t>
      </w:r>
    </w:p>
    <w:p w14:paraId="081D6FC0" w14:textId="6D6D54A2" w:rsidR="00EB5854" w:rsidRDefault="00EB5854" w:rsidP="00EB5854">
      <w:pPr>
        <w:pStyle w:val="Beschriftung"/>
        <w:keepNext/>
        <w:jc w:val="center"/>
      </w:pPr>
      <w:bookmarkStart w:id="24" w:name="_Ref102741027"/>
      <w:bookmarkStart w:id="25" w:name="_Toc102742126"/>
      <w:r>
        <w:t xml:space="preserve">TABELLE </w:t>
      </w:r>
      <w:r w:rsidR="00192595">
        <w:fldChar w:fldCharType="begin"/>
      </w:r>
      <w:r w:rsidR="00192595">
        <w:instrText xml:space="preserve"> SEQ TABELLE \* ROMAN </w:instrText>
      </w:r>
      <w:r w:rsidR="00192595">
        <w:fldChar w:fldCharType="separate"/>
      </w:r>
      <w:r w:rsidR="00665F15">
        <w:rPr>
          <w:noProof/>
        </w:rPr>
        <w:t>I</w:t>
      </w:r>
      <w:r w:rsidR="00192595">
        <w:rPr>
          <w:noProof/>
        </w:rPr>
        <w:fldChar w:fldCharType="end"/>
      </w:r>
      <w:bookmarkEnd w:id="24"/>
      <w:r>
        <w:t xml:space="preserve"> ALLGEMEINE MODBUS FUNKTIONEN </w:t>
      </w:r>
      <w:r>
        <w:fldChar w:fldCharType="begin"/>
      </w:r>
      <w:r w:rsidR="00240A31">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25"/>
      <w:r w:rsidR="00240A31"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360B79" w14:paraId="6FE7012D" w14:textId="77777777" w:rsidTr="004820F7">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4820F7">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4820F7">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4820F7">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4820F7">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4820F7">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4820F7">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4820F7">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4820F7">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4820F7">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4820F7">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4820F7">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534795"/>
                    </a:xfrm>
                    <a:prstGeom prst="rect">
                      <a:avLst/>
                    </a:prstGeom>
                  </pic:spPr>
                </pic:pic>
              </a:graphicData>
            </a:graphic>
          </wp:inline>
        </w:drawing>
      </w:r>
    </w:p>
    <w:p w14:paraId="19AB30C1" w14:textId="28209B5D" w:rsidR="00A245F9" w:rsidRDefault="00A245F9" w:rsidP="00A245F9">
      <w:pPr>
        <w:pStyle w:val="Beschriftung"/>
      </w:pPr>
      <w:bookmarkStart w:id="26" w:name="_Ref102742152"/>
      <w:bookmarkStart w:id="27" w:name="_Toc107847907"/>
      <w:r>
        <w:t xml:space="preserve">Abb. </w:t>
      </w:r>
      <w:r w:rsidR="00192595">
        <w:fldChar w:fldCharType="begin"/>
      </w:r>
      <w:r w:rsidR="00192595">
        <w:instrText xml:space="preserve"> SEQ Abb. \* ARABIC </w:instrText>
      </w:r>
      <w:r w:rsidR="00192595">
        <w:fldChar w:fldCharType="separate"/>
      </w:r>
      <w:r w:rsidR="00E873EE">
        <w:rPr>
          <w:noProof/>
        </w:rPr>
        <w:t>9</w:t>
      </w:r>
      <w:r w:rsidR="00192595">
        <w:rPr>
          <w:noProof/>
        </w:rPr>
        <w:fldChar w:fldCharType="end"/>
      </w:r>
      <w:bookmarkEnd w:id="26"/>
      <w:r>
        <w:t xml:space="preserve"> Beispiel Modbus Funktion 03</w:t>
      </w:r>
      <w:r w:rsidR="00DE14A0">
        <w:t xml:space="preserve"> </w:t>
      </w:r>
      <w:r>
        <w:fldChar w:fldCharType="begin"/>
      </w:r>
      <w:r w:rsidR="00240A31">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240A31" w:rsidRPr="00240A31">
        <w:rPr>
          <w:rFonts w:cs="Arial"/>
        </w:rPr>
        <w:t>[10, S. 15]</w:t>
      </w:r>
      <w:bookmarkEnd w:id="27"/>
      <w:r>
        <w:fldChar w:fldCharType="end"/>
      </w:r>
    </w:p>
    <w:p w14:paraId="6A2ED520" w14:textId="75BE4ABE" w:rsidR="00F0420A" w:rsidRDefault="00A245F9" w:rsidP="001A2B3D">
      <w:r>
        <w:t xml:space="preserve">In </w:t>
      </w:r>
      <w:r w:rsidR="00305F7C">
        <w:fldChar w:fldCharType="begin"/>
      </w:r>
      <w:r w:rsidR="00305F7C">
        <w:instrText xml:space="preserve"> REF _Ref102742152 \h </w:instrText>
      </w:r>
      <w:r w:rsidR="00305F7C">
        <w:fldChar w:fldCharType="separate"/>
      </w:r>
      <w:r w:rsidR="00665F15">
        <w:t xml:space="preserve">Abb. </w:t>
      </w:r>
      <w:r w:rsidR="00665F15">
        <w:rPr>
          <w:noProof/>
        </w:rPr>
        <w:t>9</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0AA43F21" w14:textId="122D7D2C" w:rsidR="00FB0CE1"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w:t>
      </w:r>
      <w:proofErr w:type="gramStart"/>
      <w:r w:rsidR="003619A1">
        <w:t>Sub(</w:t>
      </w:r>
      <w:proofErr w:type="gramEnd"/>
      <w:r w:rsidR="003619A1">
        <w:t>9)-Steckverbinder ausgestattet.</w:t>
      </w:r>
      <w:r w:rsidR="008C1F41">
        <w:t xml:space="preserve"> Die Standardübertragungsgeschwindigkeit beträgt 19200 bps. Es können aber auch </w:t>
      </w:r>
      <w:proofErr w:type="spellStart"/>
      <w:r w:rsidR="008C1F41">
        <w:t>Andere</w:t>
      </w:r>
      <w:proofErr w:type="spellEnd"/>
      <w:r w:rsidR="008C1F41">
        <w:t xml:space="preserve"> benutzt werden, wie 1200 bps, 9600 bps oder 115000 bps</w:t>
      </w:r>
      <w:r w:rsidR="002631E7">
        <w:t xml:space="preserve"> </w:t>
      </w:r>
      <w:r w:rsidR="002631E7">
        <w:fldChar w:fldCharType="begin"/>
      </w:r>
      <w:r w:rsidR="00240A31">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40A31" w:rsidRPr="00240A31">
        <w:rPr>
          <w:rFonts w:cs="Arial"/>
        </w:rPr>
        <w:t>[9,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Abschlusswiderstand</w:t>
      </w:r>
      <w:r w:rsidR="00EE40DA" w:rsidRPr="001A2B3D">
        <w:t xml:space="preserve"> </w:t>
      </w:r>
      <w:r w:rsidR="00EE40DA">
        <w:t>verbunden sein</w:t>
      </w:r>
      <w:r w:rsidR="00662380">
        <w:t xml:space="preserve"> </w:t>
      </w:r>
      <w:r w:rsidR="00662380">
        <w:fldChar w:fldCharType="begin"/>
      </w:r>
      <w:r w:rsidR="00240A31">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240A31" w:rsidRPr="00240A31">
        <w:rPr>
          <w:rFonts w:cs="Arial"/>
          <w:szCs w:val="24"/>
        </w:rPr>
        <w:t>[9, S. 27–28]</w:t>
      </w:r>
      <w:r w:rsidR="00662380">
        <w:fldChar w:fldCharType="end"/>
      </w:r>
      <w:r w:rsidR="00EE40DA">
        <w:t>.</w:t>
      </w:r>
      <w:r w:rsidR="00662380">
        <w:t xml:space="preserve"> </w:t>
      </w:r>
    </w:p>
    <w:p w14:paraId="0CE9A54B" w14:textId="77777777" w:rsidR="00FB0CE1" w:rsidRDefault="00FB0CE1" w:rsidP="00FB0CE1">
      <w:pPr>
        <w:pStyle w:val="berschrift2"/>
      </w:pPr>
      <w:bookmarkStart w:id="28" w:name="_Toc107833335"/>
      <w:r>
        <w:t>IEC 60870-5</w:t>
      </w:r>
      <w:bookmarkEnd w:id="28"/>
    </w:p>
    <w:p w14:paraId="7DAF5452" w14:textId="52EB8927" w:rsidR="00794FA8" w:rsidRDefault="00FC344C" w:rsidP="00FB0CE1">
      <w:r>
        <w:t xml:space="preserve">Der Standard IEC 60870-5 wurde ab </w:t>
      </w:r>
      <w:r w:rsidR="00794FA8">
        <w:t xml:space="preserve">dem Jahr </w:t>
      </w:r>
      <w:r>
        <w:t xml:space="preserve">1990 Stück für Stück veröffentlicht. In den Sektionen IEC 60870-5-1 bis IEC 60870-5-5 wurden einzelne Teile des schlussendlichen Übertragungsprotokoll definiert. Dieses wurde 1995 unter dem Namen „IEC 60870-5-101 Companion Standard </w:t>
      </w:r>
      <w:proofErr w:type="spellStart"/>
      <w:r>
        <w:t>for</w:t>
      </w:r>
      <w:proofErr w:type="spellEnd"/>
      <w:r>
        <w:t xml:space="preserve"> Basic </w:t>
      </w:r>
      <w:proofErr w:type="spellStart"/>
      <w:r>
        <w:t>Telecontrol</w:t>
      </w:r>
      <w:proofErr w:type="spellEnd"/>
      <w:r>
        <w:t xml:space="preserve"> Tasks“ vorgestellt</w:t>
      </w:r>
      <w:r w:rsidR="004D6BB3">
        <w:t>, kurz 101er</w:t>
      </w:r>
      <w:r>
        <w:t>.</w:t>
      </w:r>
      <w:r w:rsidR="0097453A">
        <w:t xml:space="preserve"> Es ist das erste komplette, einsatzbereite SCADA-Protokoll um über ein räumlich ausgedehntes Gebiet energietechnische Anlagen zu überwachen und zu steuern. </w:t>
      </w:r>
      <w:r w:rsidR="00845C42">
        <w:t>In den folgenden IEC 60780-5-102 und IEC 60780-5-103 wurde Unterstützung für Netzschutztechnik, wie Distanz</w:t>
      </w:r>
      <w:r w:rsidR="004D6BB3">
        <w:t>- und</w:t>
      </w:r>
      <w:r w:rsidR="00845C42">
        <w:t xml:space="preserve"> </w:t>
      </w:r>
      <w:r w:rsidR="004D6BB3">
        <w:t>Differentialschutz, hinzugefügt. In der</w:t>
      </w:r>
      <w:r w:rsidR="00794FA8">
        <w:t>, im Jahr</w:t>
      </w:r>
      <w:r w:rsidR="004D6BB3">
        <w:t xml:space="preserve"> 2000 veröffentlichten</w:t>
      </w:r>
      <w:r w:rsidR="00794FA8">
        <w:t>,</w:t>
      </w:r>
      <w:r w:rsidR="004D6BB3">
        <w:t xml:space="preserve"> IEC 60780-5-104, kurz 104er, wurde dem 101er ein Netzwerk- und </w:t>
      </w:r>
      <w:proofErr w:type="spellStart"/>
      <w:r w:rsidR="004D6BB3">
        <w:t>Transportlayer</w:t>
      </w:r>
      <w:proofErr w:type="spellEnd"/>
      <w:r w:rsidR="004D6BB3">
        <w:t xml:space="preserve"> hinzugefügt, sodass nun auch 101er-Nachrichten über TCP/IP übertragen werden k</w:t>
      </w:r>
      <w:r w:rsidR="0071460C">
        <w:t>ö</w:t>
      </w:r>
      <w:r w:rsidR="004D6BB3">
        <w:t>nn</w:t>
      </w:r>
      <w:r w:rsidR="0071460C">
        <w:t>en</w:t>
      </w:r>
      <w:r w:rsidR="002352CE">
        <w:t xml:space="preserve"> </w:t>
      </w:r>
      <w:r w:rsidR="002352CE">
        <w:fldChar w:fldCharType="begin"/>
      </w:r>
      <w:r w:rsidR="00794FA8">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rsidR="002352CE">
        <w:fldChar w:fldCharType="separate"/>
      </w:r>
      <w:r w:rsidR="00794FA8" w:rsidRPr="00794FA8">
        <w:rPr>
          <w:rFonts w:cs="Arial"/>
          <w:szCs w:val="24"/>
        </w:rPr>
        <w:t>[11, S. 177–178]</w:t>
      </w:r>
      <w:r w:rsidR="002352CE">
        <w:fldChar w:fldCharType="end"/>
      </w:r>
      <w:r w:rsidR="004D6BB3">
        <w:t>.</w:t>
      </w:r>
      <w:r w:rsidR="000D56E4">
        <w:t xml:space="preserve"> </w:t>
      </w:r>
    </w:p>
    <w:p w14:paraId="0F6B5AA2" w14:textId="77777777" w:rsidR="00ED3F8B" w:rsidRDefault="00794FA8" w:rsidP="00A931DF">
      <w:pPr>
        <w:pStyle w:val="berschrift3"/>
      </w:pPr>
      <w:bookmarkStart w:id="29" w:name="_Toc107833336"/>
      <w:r>
        <w:t>IEC 60870-5-101</w:t>
      </w:r>
      <w:bookmarkEnd w:id="29"/>
    </w:p>
    <w:p w14:paraId="5ACDF719" w14:textId="7078182F" w:rsidR="003E3175" w:rsidRDefault="00D84C93" w:rsidP="003E3175">
      <w:pPr>
        <w:keepNext/>
      </w:pPr>
      <w:r w:rsidRPr="00ED3F8B">
        <w:t xml:space="preserve">101er </w:t>
      </w:r>
      <w:r w:rsidR="00AA0459" w:rsidRPr="00ED3F8B">
        <w:t xml:space="preserve">arbeitet auf den OSI-Ebenen 1, 2 und 7, also dem </w:t>
      </w:r>
      <w:proofErr w:type="spellStart"/>
      <w:r w:rsidR="00AA0459" w:rsidRPr="00ED3F8B">
        <w:t>Physical</w:t>
      </w:r>
      <w:proofErr w:type="spellEnd"/>
      <w:r w:rsidR="00AA0459" w:rsidRPr="00ED3F8B">
        <w:t xml:space="preserve">, dem Data Link und dem </w:t>
      </w:r>
      <w:proofErr w:type="spellStart"/>
      <w:r w:rsidR="00AA0459" w:rsidRPr="00ED3F8B">
        <w:t>Application</w:t>
      </w:r>
      <w:proofErr w:type="spellEnd"/>
      <w:r w:rsidR="00AA0459" w:rsidRPr="00ED3F8B">
        <w:t xml:space="preserve"> Layer. </w:t>
      </w:r>
      <w:r w:rsidR="00ED3F8B">
        <w:t>Um</w:t>
      </w:r>
      <w:r w:rsidR="00AA0459" w:rsidRPr="00ED3F8B">
        <w:t xml:space="preserve"> zwei </w:t>
      </w:r>
      <w:r w:rsidR="00A931DF" w:rsidRPr="00ED3F8B">
        <w:t>Geräten, die mit 101er ko</w:t>
      </w:r>
      <w:r w:rsidR="00ED3F8B">
        <w:t xml:space="preserve">mmunizieren, physikalisch </w:t>
      </w:r>
      <w:r w:rsidR="00ED3F8B">
        <w:lastRenderedPageBreak/>
        <w:t>zu verbinden, werden die bestehenden Standards RS-232 und RS-485 benutzt, sowie Hersteller spezifische Hardware.</w:t>
      </w:r>
      <w:r w:rsidR="00795338">
        <w:t xml:space="preserve"> </w:t>
      </w:r>
      <w:r w:rsidR="003E3175">
        <w:t>Das Protokoll operiert auf dem Master-Slave-Prinzip, wo ein Master-Gerät</w:t>
      </w:r>
      <w:r w:rsidR="00B6124B">
        <w:t>, auch Master Station genannt,</w:t>
      </w:r>
      <w:r w:rsidR="003E3175">
        <w:t xml:space="preserve"> einen oder mehrere Slave-Geräte</w:t>
      </w:r>
      <w:r w:rsidR="00B6124B">
        <w:t>, auch Outstation genannt,</w:t>
      </w:r>
      <w:r w:rsidR="003E3175">
        <w:t xml:space="preserve"> kontrolliert.</w:t>
      </w:r>
      <w:r w:rsidR="003E3175" w:rsidRPr="003E3175">
        <w:rPr>
          <w:noProof/>
        </w:rPr>
        <w:drawing>
          <wp:inline distT="0" distB="0" distL="0" distR="0" wp14:anchorId="42D1A944" wp14:editId="65A7D3CB">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10000"/>
                    </a:xfrm>
                    <a:prstGeom prst="rect">
                      <a:avLst/>
                    </a:prstGeom>
                  </pic:spPr>
                </pic:pic>
              </a:graphicData>
            </a:graphic>
          </wp:inline>
        </w:drawing>
      </w:r>
    </w:p>
    <w:p w14:paraId="2A8D5160" w14:textId="26A99D9A" w:rsidR="003E3175" w:rsidRDefault="003E3175" w:rsidP="003E3175">
      <w:pPr>
        <w:pStyle w:val="Beschriftung"/>
      </w:pPr>
      <w:bookmarkStart w:id="30" w:name="_Ref106893183"/>
      <w:bookmarkStart w:id="31" w:name="_Toc107847908"/>
      <w:r>
        <w:t xml:space="preserve">Abb. </w:t>
      </w:r>
      <w:fldSimple w:instr=" SEQ Abb. \* ARABIC ">
        <w:r w:rsidR="00E873EE">
          <w:rPr>
            <w:noProof/>
          </w:rPr>
          <w:t>10</w:t>
        </w:r>
      </w:fldSimple>
      <w:bookmarkEnd w:id="30"/>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31"/>
      <w:r>
        <w:fldChar w:fldCharType="end"/>
      </w:r>
    </w:p>
    <w:p w14:paraId="13CAA34A" w14:textId="06F15439" w:rsidR="00B6124B" w:rsidRDefault="003E3175" w:rsidP="00ED3F8B">
      <w:r>
        <w:t xml:space="preserve">Wie in </w:t>
      </w:r>
      <w:r>
        <w:fldChar w:fldCharType="begin"/>
      </w:r>
      <w:r>
        <w:instrText xml:space="preserve"> REF _Ref106893183 \h </w:instrText>
      </w:r>
      <w:r>
        <w:fldChar w:fldCharType="separate"/>
      </w:r>
      <w:r w:rsidR="00665F15">
        <w:t xml:space="preserve">Abb. </w:t>
      </w:r>
      <w:r w:rsidR="00665F15">
        <w:rPr>
          <w:noProof/>
        </w:rPr>
        <w:t>10</w:t>
      </w:r>
      <w:r>
        <w:fldChar w:fldCharType="end"/>
      </w:r>
      <w:r>
        <w:t xml:space="preserve"> zu erkennen ist, gibt es zwei grundlegende Arten Master </w:t>
      </w:r>
      <w:proofErr w:type="spellStart"/>
      <w:r w:rsidR="00B6124B">
        <w:t>Station</w:t>
      </w:r>
      <w:r w:rsidR="00976247">
        <w:t>s</w:t>
      </w:r>
      <w:proofErr w:type="spellEnd"/>
      <w:r w:rsidR="00B6124B">
        <w:t xml:space="preserve"> mit </w:t>
      </w:r>
      <w:proofErr w:type="spellStart"/>
      <w:r w:rsidR="00B6124B">
        <w:t>Outstation</w:t>
      </w:r>
      <w:r w:rsidR="00976247">
        <w:t>s</w:t>
      </w:r>
      <w:proofErr w:type="spellEnd"/>
      <w:r w:rsidR="00B6124B">
        <w:t xml:space="preserve"> zu verbinden: Punkt-zu-Punkt-, und Mehrpunkt-Verbindungen. Bei einer Punkt-zu-Punkt-Verbindung ist jeweils eine Master Station mit einer Outstation verbunden</w:t>
      </w:r>
      <w:r w:rsidR="00F81FBE">
        <w:t xml:space="preserve"> und beide können gleichzeitig</w:t>
      </w:r>
      <w:r w:rsidR="00976247">
        <w:t xml:space="preserve"> und</w:t>
      </w:r>
      <w:r w:rsidR="00F81FBE">
        <w:t xml:space="preserve"> unabhängig voneinander kommunizieren. </w:t>
      </w:r>
      <w:r w:rsidR="00976247">
        <w:t xml:space="preserve">Bei einem Multipunk-Setup sendet die Master Station immer an alle </w:t>
      </w:r>
      <w:proofErr w:type="spellStart"/>
      <w:r w:rsidR="00976247">
        <w:t>Outstations</w:t>
      </w:r>
      <w:proofErr w:type="spellEnd"/>
      <w:r w:rsidR="00976247">
        <w:t xml:space="preserve">, diese müssen sich aber alle einen Kanal teilen. Deswegen kann immer nur eine Outstation zu selben Zeit senden </w:t>
      </w:r>
      <w:r w:rsidR="008A113E">
        <w:fldChar w:fldCharType="begin"/>
      </w:r>
      <w:r w:rsidR="008A113E">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rsidR="008A113E">
        <w:fldChar w:fldCharType="separate"/>
      </w:r>
      <w:r w:rsidR="008A113E" w:rsidRPr="008A113E">
        <w:rPr>
          <w:rFonts w:cs="Arial"/>
          <w:szCs w:val="24"/>
        </w:rPr>
        <w:t>[11, S. 185–186]</w:t>
      </w:r>
      <w:r w:rsidR="008A113E">
        <w:fldChar w:fldCharType="end"/>
      </w:r>
      <w:r w:rsidR="00976247">
        <w:t>.</w:t>
      </w:r>
    </w:p>
    <w:p w14:paraId="6A57BCB9" w14:textId="42F0075C" w:rsidR="00976247" w:rsidRDefault="00976247" w:rsidP="00ED3F8B"/>
    <w:p w14:paraId="24E223FA" w14:textId="2273495B" w:rsidR="0059139A" w:rsidRDefault="00976247" w:rsidP="00ED3F8B">
      <w:r>
        <w:t xml:space="preserve">Auf der Data Link Ebene muss vor allem bei der Energietechnik immer sichergestellt </w:t>
      </w:r>
      <w:r w:rsidR="008A113E">
        <w:t>sein, dass auf dem Weg zwischen Netzwarte und Leistungsschalter keine Informationen verfälscht oder verloren werden. Deswegen</w:t>
      </w:r>
      <w:r w:rsidR="008843D3">
        <w:t xml:space="preserve"> ist ein 101er Datenpaket, beziehungsweise Frame, so klein wie nötig. Da bei weniger übertragenen Bits die Wahrscheinlichkeit kleiner ist, da</w:t>
      </w:r>
      <w:r w:rsidR="008200A0">
        <w:t>s</w:t>
      </w:r>
      <w:r w:rsidR="008843D3">
        <w:t>s bei einem Frame Fehler auftreten.</w:t>
      </w:r>
      <w:r w:rsidR="008200A0">
        <w:t xml:space="preserve"> In </w:t>
      </w:r>
      <w:r w:rsidR="00BD687F">
        <w:fldChar w:fldCharType="begin"/>
      </w:r>
      <w:r w:rsidR="00BD687F">
        <w:instrText xml:space="preserve"> REF _Ref106900879 \h </w:instrText>
      </w:r>
      <w:r w:rsidR="00BD687F">
        <w:fldChar w:fldCharType="separate"/>
      </w:r>
      <w:r w:rsidR="00665F15">
        <w:t xml:space="preserve">Abb. </w:t>
      </w:r>
      <w:r w:rsidR="00665F15">
        <w:rPr>
          <w:noProof/>
        </w:rPr>
        <w:t>11</w:t>
      </w:r>
      <w:r w:rsidR="00BD687F">
        <w:fldChar w:fldCharType="end"/>
      </w:r>
      <w:r w:rsidR="008200A0">
        <w:t xml:space="preserve"> sind die drei verschiedenen Arten an Frames dargestellt: V</w:t>
      </w:r>
      <w:r w:rsidR="00AC6245">
        <w:t>a</w:t>
      </w:r>
      <w:r w:rsidR="008200A0">
        <w:t xml:space="preserve">riable </w:t>
      </w:r>
      <w:proofErr w:type="spellStart"/>
      <w:r w:rsidR="008200A0">
        <w:t>Length</w:t>
      </w:r>
      <w:proofErr w:type="spellEnd"/>
      <w:r w:rsidR="008200A0">
        <w:t xml:space="preserve"> Frames,</w:t>
      </w:r>
      <w:r w:rsidR="0063391F">
        <w:t xml:space="preserve"> welche Daten übertragen;</w:t>
      </w:r>
      <w:r w:rsidR="008200A0">
        <w:t xml:space="preserve"> Fixed </w:t>
      </w:r>
      <w:proofErr w:type="spellStart"/>
      <w:r w:rsidR="008200A0">
        <w:t>Length</w:t>
      </w:r>
      <w:proofErr w:type="spellEnd"/>
      <w:r w:rsidR="008200A0">
        <w:t xml:space="preserve"> Frames</w:t>
      </w:r>
      <w:r w:rsidR="0063391F">
        <w:t xml:space="preserve">, welche Control </w:t>
      </w:r>
      <w:proofErr w:type="spellStart"/>
      <w:r w:rsidR="0063391F">
        <w:t>Commands</w:t>
      </w:r>
      <w:proofErr w:type="spellEnd"/>
      <w:r w:rsidR="0063391F">
        <w:t xml:space="preserve"> und </w:t>
      </w:r>
      <w:proofErr w:type="spellStart"/>
      <w:r w:rsidR="0063391F">
        <w:t>Acknowledgments</w:t>
      </w:r>
      <w:proofErr w:type="spellEnd"/>
      <w:r w:rsidR="0063391F">
        <w:t xml:space="preserve"> übertragen;</w:t>
      </w:r>
      <w:r w:rsidR="008200A0">
        <w:t xml:space="preserve"> Single Control Character</w:t>
      </w:r>
      <w:r w:rsidR="0063391F">
        <w:t xml:space="preserve">, welche nur </w:t>
      </w:r>
      <w:proofErr w:type="spellStart"/>
      <w:r w:rsidR="0063391F">
        <w:t>Acknowledgments</w:t>
      </w:r>
      <w:proofErr w:type="spellEnd"/>
      <w:r w:rsidR="0063391F">
        <w:t xml:space="preserve">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6C2EF3" w14:paraId="664D8B4E" w14:textId="77777777" w:rsidTr="00263B1C">
        <w:tc>
          <w:tcPr>
            <w:tcW w:w="4762" w:type="dxa"/>
            <w:gridSpan w:val="3"/>
            <w:vAlign w:val="center"/>
          </w:tcPr>
          <w:p w14:paraId="7B5172EA" w14:textId="291BC969" w:rsidR="006C2EF3" w:rsidRDefault="006C2EF3" w:rsidP="007D19CC">
            <w:pPr>
              <w:jc w:val="center"/>
            </w:pPr>
            <w:r>
              <w:lastRenderedPageBreak/>
              <w:t>Frames</w:t>
            </w:r>
          </w:p>
        </w:tc>
        <w:tc>
          <w:tcPr>
            <w:tcW w:w="794" w:type="dxa"/>
            <w:tcBorders>
              <w:right w:val="single" w:sz="4" w:space="0" w:color="auto"/>
            </w:tcBorders>
          </w:tcPr>
          <w:p w14:paraId="7EB26AF2" w14:textId="77777777" w:rsidR="006C2EF3" w:rsidRDefault="006C2EF3" w:rsidP="007D19CC">
            <w:pPr>
              <w:jc w:val="center"/>
            </w:pPr>
          </w:p>
        </w:tc>
        <w:tc>
          <w:tcPr>
            <w:tcW w:w="794" w:type="dxa"/>
            <w:tcBorders>
              <w:left w:val="single" w:sz="4" w:space="0" w:color="auto"/>
            </w:tcBorders>
          </w:tcPr>
          <w:p w14:paraId="1DBDD481" w14:textId="77777777" w:rsidR="006C2EF3" w:rsidRDefault="006C2EF3" w:rsidP="007D19CC">
            <w:pPr>
              <w:jc w:val="center"/>
            </w:pPr>
          </w:p>
        </w:tc>
        <w:tc>
          <w:tcPr>
            <w:tcW w:w="1984" w:type="dxa"/>
            <w:tcBorders>
              <w:left w:val="nil"/>
            </w:tcBorders>
          </w:tcPr>
          <w:p w14:paraId="168E25D1" w14:textId="4F14E21D" w:rsidR="006C2EF3" w:rsidRDefault="0063391F" w:rsidP="007D19CC">
            <w:pPr>
              <w:jc w:val="center"/>
            </w:pPr>
            <w:r>
              <w:t>Übertragung</w:t>
            </w:r>
          </w:p>
        </w:tc>
      </w:tr>
      <w:tr w:rsidR="0063391F" w14:paraId="63FD4FEF" w14:textId="35156206" w:rsidTr="006C2EF3">
        <w:tc>
          <w:tcPr>
            <w:tcW w:w="1984" w:type="dxa"/>
            <w:tcBorders>
              <w:bottom w:val="single" w:sz="4" w:space="0" w:color="auto"/>
            </w:tcBorders>
            <w:vAlign w:val="center"/>
          </w:tcPr>
          <w:p w14:paraId="28ECD22B" w14:textId="3DEDFE9D" w:rsidR="003A4EC7" w:rsidRDefault="003A4EC7" w:rsidP="007D19CC">
            <w:pPr>
              <w:jc w:val="center"/>
            </w:pPr>
            <w:r>
              <w:t xml:space="preserve">Variable </w:t>
            </w:r>
            <w:proofErr w:type="spellStart"/>
            <w:r>
              <w:t>Length</w:t>
            </w:r>
            <w:proofErr w:type="spellEnd"/>
            <w:r>
              <w:t xml:space="preserve"> </w:t>
            </w:r>
          </w:p>
        </w:tc>
        <w:tc>
          <w:tcPr>
            <w:tcW w:w="794" w:type="dxa"/>
            <w:vAlign w:val="center"/>
          </w:tcPr>
          <w:p w14:paraId="20478BB9" w14:textId="501C8BAC" w:rsidR="003A4EC7" w:rsidRDefault="003A4EC7" w:rsidP="007D19CC">
            <w:pPr>
              <w:jc w:val="center"/>
            </w:pPr>
          </w:p>
        </w:tc>
        <w:tc>
          <w:tcPr>
            <w:tcW w:w="1984" w:type="dxa"/>
            <w:tcBorders>
              <w:bottom w:val="single" w:sz="4" w:space="0" w:color="auto"/>
            </w:tcBorders>
            <w:vAlign w:val="center"/>
          </w:tcPr>
          <w:p w14:paraId="73C7F259" w14:textId="570BD51D" w:rsidR="003A4EC7" w:rsidRDefault="003A4EC7" w:rsidP="007D19CC">
            <w:pPr>
              <w:jc w:val="center"/>
            </w:pPr>
            <w:r>
              <w:t xml:space="preserve">Fixed </w:t>
            </w:r>
            <w:proofErr w:type="spellStart"/>
            <w:r>
              <w:t>Length</w:t>
            </w:r>
            <w:proofErr w:type="spellEnd"/>
          </w:p>
        </w:tc>
        <w:tc>
          <w:tcPr>
            <w:tcW w:w="794" w:type="dxa"/>
            <w:tcBorders>
              <w:right w:val="single" w:sz="4" w:space="0" w:color="auto"/>
            </w:tcBorders>
          </w:tcPr>
          <w:p w14:paraId="6EF539D1" w14:textId="77777777" w:rsidR="003A4EC7" w:rsidRDefault="003A4EC7" w:rsidP="007D19CC">
            <w:pPr>
              <w:jc w:val="center"/>
            </w:pPr>
          </w:p>
        </w:tc>
        <w:tc>
          <w:tcPr>
            <w:tcW w:w="794" w:type="dxa"/>
            <w:tcBorders>
              <w:left w:val="single" w:sz="4" w:space="0" w:color="auto"/>
            </w:tcBorders>
          </w:tcPr>
          <w:p w14:paraId="7295BA6F" w14:textId="0E6FB812" w:rsidR="003A4EC7" w:rsidRDefault="003A4EC7" w:rsidP="007D19CC">
            <w:pPr>
              <w:jc w:val="center"/>
            </w:pPr>
          </w:p>
        </w:tc>
        <w:tc>
          <w:tcPr>
            <w:tcW w:w="1984" w:type="dxa"/>
            <w:tcBorders>
              <w:left w:val="nil"/>
              <w:bottom w:val="single" w:sz="4" w:space="0" w:color="auto"/>
            </w:tcBorders>
          </w:tcPr>
          <w:p w14:paraId="105E5261" w14:textId="3388F1E2" w:rsidR="003A4EC7" w:rsidRDefault="003A4EC7" w:rsidP="007D19CC">
            <w:pPr>
              <w:jc w:val="center"/>
            </w:pPr>
            <w:r>
              <w:t>Bit Sequenz</w:t>
            </w:r>
          </w:p>
        </w:tc>
      </w:tr>
      <w:tr w:rsidR="0063391F" w14:paraId="18B79A2D" w14:textId="0D8B10AF" w:rsidTr="003A4EC7">
        <w:tc>
          <w:tcPr>
            <w:tcW w:w="1984" w:type="dxa"/>
            <w:tcBorders>
              <w:top w:val="single" w:sz="4" w:space="0" w:color="auto"/>
              <w:left w:val="single" w:sz="4" w:space="0" w:color="auto"/>
              <w:bottom w:val="single" w:sz="4" w:space="0" w:color="auto"/>
              <w:right w:val="single" w:sz="4" w:space="0" w:color="auto"/>
            </w:tcBorders>
            <w:vAlign w:val="center"/>
          </w:tcPr>
          <w:p w14:paraId="07F06B74" w14:textId="07903241" w:rsidR="003A4EC7" w:rsidRDefault="003A4EC7" w:rsidP="007D19CC">
            <w:pPr>
              <w:jc w:val="center"/>
            </w:pPr>
            <w:r>
              <w:t>0x68</w:t>
            </w:r>
          </w:p>
        </w:tc>
        <w:tc>
          <w:tcPr>
            <w:tcW w:w="794" w:type="dxa"/>
            <w:tcBorders>
              <w:left w:val="single" w:sz="4" w:space="0" w:color="auto"/>
              <w:right w:val="single" w:sz="4" w:space="0" w:color="auto"/>
            </w:tcBorders>
            <w:vAlign w:val="center"/>
          </w:tcPr>
          <w:p w14:paraId="2D56FCA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D26B53B" w14:textId="263AAC37" w:rsidR="003A4EC7" w:rsidRDefault="003A4EC7" w:rsidP="007D19CC">
            <w:pPr>
              <w:jc w:val="center"/>
            </w:pPr>
            <w:r>
              <w:t>0x10</w:t>
            </w:r>
          </w:p>
        </w:tc>
        <w:tc>
          <w:tcPr>
            <w:tcW w:w="794" w:type="dxa"/>
            <w:tcBorders>
              <w:left w:val="single" w:sz="4" w:space="0" w:color="auto"/>
              <w:right w:val="single" w:sz="4" w:space="0" w:color="auto"/>
            </w:tcBorders>
          </w:tcPr>
          <w:p w14:paraId="2E1FA0FC" w14:textId="77777777" w:rsidR="003A4EC7" w:rsidRDefault="003A4EC7" w:rsidP="007D19CC">
            <w:pPr>
              <w:jc w:val="center"/>
            </w:pPr>
          </w:p>
        </w:tc>
        <w:tc>
          <w:tcPr>
            <w:tcW w:w="794" w:type="dxa"/>
            <w:tcBorders>
              <w:left w:val="single" w:sz="4" w:space="0" w:color="auto"/>
              <w:right w:val="single" w:sz="4" w:space="0" w:color="auto"/>
            </w:tcBorders>
          </w:tcPr>
          <w:p w14:paraId="220E7996" w14:textId="35A24A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B0BBAF4" w14:textId="31F3C926" w:rsidR="003A4EC7" w:rsidRDefault="003A4EC7" w:rsidP="007D19CC">
            <w:pPr>
              <w:jc w:val="center"/>
            </w:pPr>
            <w:r>
              <w:t>Start Bit: 0</w:t>
            </w:r>
          </w:p>
        </w:tc>
      </w:tr>
      <w:tr w:rsidR="0063391F" w14:paraId="11C5CD4D" w14:textId="7C0FF103" w:rsidTr="003A4EC7">
        <w:tc>
          <w:tcPr>
            <w:tcW w:w="1984" w:type="dxa"/>
            <w:tcBorders>
              <w:top w:val="single" w:sz="4" w:space="0" w:color="auto"/>
              <w:left w:val="single" w:sz="4" w:space="0" w:color="auto"/>
              <w:bottom w:val="single" w:sz="4" w:space="0" w:color="auto"/>
              <w:right w:val="single" w:sz="4" w:space="0" w:color="auto"/>
            </w:tcBorders>
            <w:vAlign w:val="center"/>
          </w:tcPr>
          <w:p w14:paraId="56A26A44" w14:textId="36BCB466"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2FD39C3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41C4723" w14:textId="3FED3B61" w:rsidR="003A4EC7" w:rsidRDefault="003A4EC7" w:rsidP="007D19CC">
            <w:pPr>
              <w:jc w:val="center"/>
            </w:pPr>
            <w:r>
              <w:t>Control Field</w:t>
            </w:r>
          </w:p>
        </w:tc>
        <w:tc>
          <w:tcPr>
            <w:tcW w:w="794" w:type="dxa"/>
            <w:tcBorders>
              <w:left w:val="single" w:sz="4" w:space="0" w:color="auto"/>
              <w:right w:val="single" w:sz="4" w:space="0" w:color="auto"/>
            </w:tcBorders>
          </w:tcPr>
          <w:p w14:paraId="4188BC08" w14:textId="77777777" w:rsidR="003A4EC7" w:rsidRDefault="003A4EC7" w:rsidP="007D19CC">
            <w:pPr>
              <w:jc w:val="center"/>
            </w:pPr>
          </w:p>
        </w:tc>
        <w:tc>
          <w:tcPr>
            <w:tcW w:w="794" w:type="dxa"/>
            <w:tcBorders>
              <w:left w:val="single" w:sz="4" w:space="0" w:color="auto"/>
              <w:right w:val="single" w:sz="4" w:space="0" w:color="auto"/>
            </w:tcBorders>
          </w:tcPr>
          <w:p w14:paraId="6616B635" w14:textId="06713EF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9E0025" w14:textId="4F2FEC18" w:rsidR="003A4EC7" w:rsidRDefault="00E772D4" w:rsidP="007D19CC">
            <w:pPr>
              <w:jc w:val="center"/>
            </w:pPr>
            <w:r>
              <w:t xml:space="preserve">8. </w:t>
            </w:r>
            <w:r w:rsidR="003A4EC7">
              <w:t>Data Bit</w:t>
            </w:r>
            <w:r>
              <w:t xml:space="preserve"> </w:t>
            </w:r>
          </w:p>
        </w:tc>
      </w:tr>
      <w:tr w:rsidR="0063391F" w14:paraId="0E22956E" w14:textId="6A784F40" w:rsidTr="003A4EC7">
        <w:tc>
          <w:tcPr>
            <w:tcW w:w="1984" w:type="dxa"/>
            <w:tcBorders>
              <w:top w:val="single" w:sz="4" w:space="0" w:color="auto"/>
              <w:left w:val="single" w:sz="4" w:space="0" w:color="auto"/>
              <w:bottom w:val="single" w:sz="4" w:space="0" w:color="auto"/>
              <w:right w:val="single" w:sz="4" w:space="0" w:color="auto"/>
            </w:tcBorders>
            <w:vAlign w:val="center"/>
          </w:tcPr>
          <w:p w14:paraId="6C61C522" w14:textId="155D2F27"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7DD49219"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5EF5C6E3" w14:textId="2D5A004B"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tcPr>
          <w:p w14:paraId="0A08960E" w14:textId="77777777" w:rsidR="003A4EC7" w:rsidRDefault="003A4EC7" w:rsidP="007D19CC">
            <w:pPr>
              <w:jc w:val="center"/>
            </w:pPr>
          </w:p>
        </w:tc>
        <w:tc>
          <w:tcPr>
            <w:tcW w:w="794" w:type="dxa"/>
            <w:tcBorders>
              <w:left w:val="single" w:sz="4" w:space="0" w:color="auto"/>
              <w:right w:val="single" w:sz="4" w:space="0" w:color="auto"/>
            </w:tcBorders>
          </w:tcPr>
          <w:p w14:paraId="426B1BEB" w14:textId="245272BE"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48532DA" w14:textId="275B6988" w:rsidR="003A4EC7" w:rsidRDefault="00E772D4" w:rsidP="007D19CC">
            <w:pPr>
              <w:jc w:val="center"/>
            </w:pPr>
            <w:r>
              <w:t xml:space="preserve">7. </w:t>
            </w:r>
            <w:r w:rsidR="003A4EC7">
              <w:t>Data Bit</w:t>
            </w:r>
          </w:p>
        </w:tc>
      </w:tr>
      <w:tr w:rsidR="0063391F" w14:paraId="766B4BE7" w14:textId="24FC9E8D" w:rsidTr="003A4EC7">
        <w:tc>
          <w:tcPr>
            <w:tcW w:w="1984" w:type="dxa"/>
            <w:tcBorders>
              <w:top w:val="single" w:sz="4" w:space="0" w:color="auto"/>
              <w:left w:val="single" w:sz="4" w:space="0" w:color="auto"/>
              <w:bottom w:val="single" w:sz="4" w:space="0" w:color="auto"/>
              <w:right w:val="single" w:sz="4" w:space="0" w:color="auto"/>
            </w:tcBorders>
            <w:vAlign w:val="center"/>
          </w:tcPr>
          <w:p w14:paraId="5FCB66B0" w14:textId="6C3DA4E8" w:rsidR="003A4EC7" w:rsidRDefault="003A4EC7" w:rsidP="007D19CC">
            <w:pPr>
              <w:jc w:val="center"/>
            </w:pPr>
            <w:r>
              <w:t>0x68</w:t>
            </w:r>
          </w:p>
        </w:tc>
        <w:tc>
          <w:tcPr>
            <w:tcW w:w="794" w:type="dxa"/>
            <w:tcBorders>
              <w:left w:val="single" w:sz="4" w:space="0" w:color="auto"/>
              <w:right w:val="single" w:sz="4" w:space="0" w:color="auto"/>
            </w:tcBorders>
            <w:vAlign w:val="center"/>
          </w:tcPr>
          <w:p w14:paraId="192F63F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A1A3E57" w14:textId="20753189"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right w:val="single" w:sz="4" w:space="0" w:color="auto"/>
            </w:tcBorders>
          </w:tcPr>
          <w:p w14:paraId="6B75E155" w14:textId="77777777" w:rsidR="003A4EC7" w:rsidRDefault="003A4EC7" w:rsidP="007D19CC">
            <w:pPr>
              <w:jc w:val="center"/>
            </w:pPr>
          </w:p>
        </w:tc>
        <w:tc>
          <w:tcPr>
            <w:tcW w:w="794" w:type="dxa"/>
            <w:tcBorders>
              <w:left w:val="single" w:sz="4" w:space="0" w:color="auto"/>
              <w:right w:val="single" w:sz="4" w:space="0" w:color="auto"/>
            </w:tcBorders>
          </w:tcPr>
          <w:p w14:paraId="7D7139C4" w14:textId="666929CF"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5B5A66" w14:textId="52F214AB" w:rsidR="003A4EC7" w:rsidRDefault="00E772D4" w:rsidP="007D19CC">
            <w:pPr>
              <w:jc w:val="center"/>
            </w:pPr>
            <w:r>
              <w:t xml:space="preserve">6. </w:t>
            </w:r>
            <w:r w:rsidR="003A4EC7">
              <w:t>Data Bit</w:t>
            </w:r>
          </w:p>
        </w:tc>
      </w:tr>
      <w:tr w:rsidR="0063391F" w14:paraId="11FE0982" w14:textId="6DA79FFE" w:rsidTr="003A4EC7">
        <w:tc>
          <w:tcPr>
            <w:tcW w:w="1984" w:type="dxa"/>
            <w:tcBorders>
              <w:top w:val="single" w:sz="4" w:space="0" w:color="auto"/>
              <w:left w:val="single" w:sz="4" w:space="0" w:color="auto"/>
              <w:bottom w:val="single" w:sz="4" w:space="0" w:color="auto"/>
              <w:right w:val="single" w:sz="4" w:space="0" w:color="auto"/>
            </w:tcBorders>
            <w:vAlign w:val="center"/>
          </w:tcPr>
          <w:p w14:paraId="0D4BD10F" w14:textId="040AC632" w:rsidR="003A4EC7" w:rsidRDefault="003A4EC7" w:rsidP="007D19CC">
            <w:pPr>
              <w:jc w:val="center"/>
            </w:pPr>
            <w:r>
              <w:t>Control Field</w:t>
            </w:r>
          </w:p>
        </w:tc>
        <w:tc>
          <w:tcPr>
            <w:tcW w:w="794" w:type="dxa"/>
            <w:tcBorders>
              <w:left w:val="single" w:sz="4" w:space="0" w:color="auto"/>
              <w:right w:val="single" w:sz="4" w:space="0" w:color="auto"/>
            </w:tcBorders>
            <w:vAlign w:val="center"/>
          </w:tcPr>
          <w:p w14:paraId="309FF4E8"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03833490" w14:textId="28D8FD00" w:rsidR="003A4EC7" w:rsidRDefault="003A4EC7" w:rsidP="007D19CC">
            <w:pPr>
              <w:jc w:val="center"/>
            </w:pPr>
            <w:proofErr w:type="spellStart"/>
            <w:r>
              <w:t>Checksum</w:t>
            </w:r>
            <w:proofErr w:type="spellEnd"/>
          </w:p>
        </w:tc>
        <w:tc>
          <w:tcPr>
            <w:tcW w:w="794" w:type="dxa"/>
            <w:tcBorders>
              <w:left w:val="single" w:sz="4" w:space="0" w:color="auto"/>
              <w:right w:val="single" w:sz="4" w:space="0" w:color="auto"/>
            </w:tcBorders>
          </w:tcPr>
          <w:p w14:paraId="2F44331A" w14:textId="77777777" w:rsidR="003A4EC7" w:rsidRDefault="003A4EC7" w:rsidP="007D19CC">
            <w:pPr>
              <w:jc w:val="center"/>
            </w:pPr>
          </w:p>
        </w:tc>
        <w:tc>
          <w:tcPr>
            <w:tcW w:w="794" w:type="dxa"/>
            <w:tcBorders>
              <w:left w:val="single" w:sz="4" w:space="0" w:color="auto"/>
              <w:right w:val="single" w:sz="4" w:space="0" w:color="auto"/>
            </w:tcBorders>
          </w:tcPr>
          <w:p w14:paraId="6025650F" w14:textId="715A463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2B1C22B" w14:textId="7FB74424" w:rsidR="003A4EC7" w:rsidRDefault="00E772D4" w:rsidP="007D19CC">
            <w:pPr>
              <w:jc w:val="center"/>
            </w:pPr>
            <w:r>
              <w:t xml:space="preserve">5. </w:t>
            </w:r>
            <w:r w:rsidR="003A4EC7">
              <w:t>Data Bit</w:t>
            </w:r>
          </w:p>
        </w:tc>
      </w:tr>
      <w:tr w:rsidR="0063391F" w14:paraId="180BB6AC" w14:textId="0872BEDF" w:rsidTr="003A4EC7">
        <w:tc>
          <w:tcPr>
            <w:tcW w:w="1984" w:type="dxa"/>
            <w:tcBorders>
              <w:top w:val="single" w:sz="4" w:space="0" w:color="auto"/>
              <w:left w:val="single" w:sz="4" w:space="0" w:color="auto"/>
              <w:bottom w:val="single" w:sz="4" w:space="0" w:color="auto"/>
              <w:right w:val="single" w:sz="4" w:space="0" w:color="auto"/>
            </w:tcBorders>
            <w:vAlign w:val="center"/>
          </w:tcPr>
          <w:p w14:paraId="59BF7D4B" w14:textId="56DCB416"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vAlign w:val="center"/>
          </w:tcPr>
          <w:p w14:paraId="2236818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0133B36" w14:textId="3558296A" w:rsidR="003A4EC7" w:rsidRDefault="003A4EC7" w:rsidP="007D19CC">
            <w:pPr>
              <w:jc w:val="center"/>
            </w:pPr>
            <w:r>
              <w:t>0x16</w:t>
            </w:r>
          </w:p>
        </w:tc>
        <w:tc>
          <w:tcPr>
            <w:tcW w:w="794" w:type="dxa"/>
            <w:tcBorders>
              <w:left w:val="single" w:sz="4" w:space="0" w:color="auto"/>
              <w:right w:val="single" w:sz="4" w:space="0" w:color="auto"/>
            </w:tcBorders>
          </w:tcPr>
          <w:p w14:paraId="23042709" w14:textId="77777777" w:rsidR="003A4EC7" w:rsidRDefault="003A4EC7" w:rsidP="007D19CC">
            <w:pPr>
              <w:jc w:val="center"/>
            </w:pPr>
          </w:p>
        </w:tc>
        <w:tc>
          <w:tcPr>
            <w:tcW w:w="794" w:type="dxa"/>
            <w:tcBorders>
              <w:left w:val="single" w:sz="4" w:space="0" w:color="auto"/>
              <w:right w:val="single" w:sz="4" w:space="0" w:color="auto"/>
            </w:tcBorders>
          </w:tcPr>
          <w:p w14:paraId="25D1D588" w14:textId="53DB66D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35111CEC" w14:textId="0213B8C7" w:rsidR="003A4EC7" w:rsidRDefault="00E772D4" w:rsidP="007D19CC">
            <w:pPr>
              <w:jc w:val="center"/>
            </w:pPr>
            <w:r>
              <w:t xml:space="preserve">4. </w:t>
            </w:r>
            <w:r w:rsidR="003A4EC7">
              <w:t>Data Bit</w:t>
            </w:r>
          </w:p>
        </w:tc>
      </w:tr>
      <w:tr w:rsidR="003A4EC7" w14:paraId="62F982F2" w14:textId="6C8F4E24" w:rsidTr="003A4EC7">
        <w:tc>
          <w:tcPr>
            <w:tcW w:w="1984" w:type="dxa"/>
            <w:tcBorders>
              <w:top w:val="single" w:sz="4" w:space="0" w:color="auto"/>
              <w:left w:val="single" w:sz="4" w:space="0" w:color="auto"/>
              <w:bottom w:val="single" w:sz="4" w:space="0" w:color="auto"/>
              <w:right w:val="single" w:sz="4" w:space="0" w:color="auto"/>
            </w:tcBorders>
            <w:vAlign w:val="center"/>
          </w:tcPr>
          <w:p w14:paraId="146BA8BF" w14:textId="50B92E3D"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tcBorders>
            <w:vAlign w:val="center"/>
          </w:tcPr>
          <w:p w14:paraId="01356D13" w14:textId="77777777" w:rsidR="003A4EC7" w:rsidRDefault="003A4EC7" w:rsidP="007D19CC">
            <w:pPr>
              <w:jc w:val="center"/>
            </w:pPr>
          </w:p>
        </w:tc>
        <w:tc>
          <w:tcPr>
            <w:tcW w:w="1984" w:type="dxa"/>
            <w:tcBorders>
              <w:top w:val="single" w:sz="4" w:space="0" w:color="auto"/>
            </w:tcBorders>
            <w:vAlign w:val="center"/>
          </w:tcPr>
          <w:p w14:paraId="79A62287" w14:textId="77777777" w:rsidR="003A4EC7" w:rsidRDefault="003A4EC7" w:rsidP="007D19CC">
            <w:pPr>
              <w:jc w:val="center"/>
            </w:pPr>
          </w:p>
        </w:tc>
        <w:tc>
          <w:tcPr>
            <w:tcW w:w="794" w:type="dxa"/>
            <w:tcBorders>
              <w:right w:val="single" w:sz="4" w:space="0" w:color="auto"/>
            </w:tcBorders>
          </w:tcPr>
          <w:p w14:paraId="450109A2" w14:textId="77777777" w:rsidR="003A4EC7" w:rsidRDefault="003A4EC7" w:rsidP="007D19CC">
            <w:pPr>
              <w:jc w:val="center"/>
            </w:pPr>
          </w:p>
        </w:tc>
        <w:tc>
          <w:tcPr>
            <w:tcW w:w="794" w:type="dxa"/>
            <w:tcBorders>
              <w:left w:val="single" w:sz="4" w:space="0" w:color="auto"/>
              <w:right w:val="single" w:sz="4" w:space="0" w:color="auto"/>
            </w:tcBorders>
          </w:tcPr>
          <w:p w14:paraId="6B9B722D" w14:textId="4EAFB008"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0B5B510" w14:textId="7FAEE7CB" w:rsidR="003A4EC7" w:rsidRDefault="00E772D4" w:rsidP="007D19CC">
            <w:pPr>
              <w:jc w:val="center"/>
            </w:pPr>
            <w:r>
              <w:t xml:space="preserve">3. </w:t>
            </w:r>
            <w:r w:rsidR="003A4EC7">
              <w:t>Data Bit</w:t>
            </w:r>
          </w:p>
        </w:tc>
      </w:tr>
      <w:tr w:rsidR="003A4EC7" w14:paraId="05D15C5F" w14:textId="65EFF58F" w:rsidTr="003A4EC7">
        <w:tc>
          <w:tcPr>
            <w:tcW w:w="1984" w:type="dxa"/>
            <w:vMerge w:val="restart"/>
            <w:tcBorders>
              <w:top w:val="single" w:sz="4" w:space="0" w:color="auto"/>
              <w:left w:val="single" w:sz="4" w:space="0" w:color="auto"/>
              <w:bottom w:val="single" w:sz="4" w:space="0" w:color="auto"/>
              <w:right w:val="single" w:sz="4" w:space="0" w:color="auto"/>
            </w:tcBorders>
            <w:vAlign w:val="center"/>
          </w:tcPr>
          <w:p w14:paraId="4E9B272C" w14:textId="4C35DB78" w:rsidR="003A4EC7" w:rsidRDefault="00A72453" w:rsidP="007D19CC">
            <w:pPr>
              <w:jc w:val="center"/>
            </w:pPr>
            <w:r>
              <w:t xml:space="preserve">User </w:t>
            </w:r>
            <w:r w:rsidR="003A4EC7">
              <w:t xml:space="preserve">Data </w:t>
            </w:r>
            <w:r w:rsidR="003A4EC7">
              <w:br/>
              <w:t>(1-253 Bytes)</w:t>
            </w:r>
          </w:p>
        </w:tc>
        <w:tc>
          <w:tcPr>
            <w:tcW w:w="794" w:type="dxa"/>
            <w:tcBorders>
              <w:left w:val="single" w:sz="4" w:space="0" w:color="auto"/>
            </w:tcBorders>
            <w:vAlign w:val="center"/>
          </w:tcPr>
          <w:p w14:paraId="313A9AE0" w14:textId="77777777" w:rsidR="003A4EC7" w:rsidRDefault="003A4EC7" w:rsidP="007D19CC">
            <w:pPr>
              <w:jc w:val="center"/>
            </w:pPr>
          </w:p>
        </w:tc>
        <w:tc>
          <w:tcPr>
            <w:tcW w:w="1984" w:type="dxa"/>
            <w:vAlign w:val="center"/>
          </w:tcPr>
          <w:p w14:paraId="30545FB0" w14:textId="77777777" w:rsidR="003A4EC7" w:rsidRDefault="003A4EC7" w:rsidP="007D19CC">
            <w:pPr>
              <w:jc w:val="center"/>
            </w:pPr>
          </w:p>
        </w:tc>
        <w:tc>
          <w:tcPr>
            <w:tcW w:w="794" w:type="dxa"/>
            <w:tcBorders>
              <w:right w:val="single" w:sz="4" w:space="0" w:color="auto"/>
            </w:tcBorders>
          </w:tcPr>
          <w:p w14:paraId="7485DE57" w14:textId="77777777" w:rsidR="003A4EC7" w:rsidRDefault="003A4EC7" w:rsidP="007D19CC">
            <w:pPr>
              <w:jc w:val="center"/>
            </w:pPr>
          </w:p>
        </w:tc>
        <w:tc>
          <w:tcPr>
            <w:tcW w:w="794" w:type="dxa"/>
            <w:tcBorders>
              <w:left w:val="single" w:sz="4" w:space="0" w:color="auto"/>
              <w:right w:val="single" w:sz="4" w:space="0" w:color="auto"/>
            </w:tcBorders>
          </w:tcPr>
          <w:p w14:paraId="2DB87AF9" w14:textId="446F1503"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1AC6B7B" w14:textId="2E827F0C" w:rsidR="003A4EC7" w:rsidRDefault="00E772D4" w:rsidP="007D19CC">
            <w:pPr>
              <w:jc w:val="center"/>
            </w:pPr>
            <w:r>
              <w:t xml:space="preserve">2. </w:t>
            </w:r>
            <w:r w:rsidR="003A4EC7">
              <w:t>Data Bit</w:t>
            </w:r>
          </w:p>
        </w:tc>
      </w:tr>
      <w:tr w:rsidR="0063391F" w14:paraId="019A0241" w14:textId="0EA4232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279ADC39" w14:textId="77777777" w:rsidR="003A4EC7" w:rsidRDefault="003A4EC7" w:rsidP="007D19CC">
            <w:pPr>
              <w:jc w:val="center"/>
            </w:pPr>
          </w:p>
        </w:tc>
        <w:tc>
          <w:tcPr>
            <w:tcW w:w="794" w:type="dxa"/>
            <w:tcBorders>
              <w:left w:val="single" w:sz="4" w:space="0" w:color="auto"/>
            </w:tcBorders>
            <w:vAlign w:val="center"/>
          </w:tcPr>
          <w:p w14:paraId="7AFF3498" w14:textId="77777777" w:rsidR="003A4EC7" w:rsidRDefault="003A4EC7" w:rsidP="007D19CC">
            <w:pPr>
              <w:jc w:val="center"/>
            </w:pPr>
          </w:p>
        </w:tc>
        <w:tc>
          <w:tcPr>
            <w:tcW w:w="1984" w:type="dxa"/>
            <w:tcBorders>
              <w:bottom w:val="single" w:sz="4" w:space="0" w:color="auto"/>
            </w:tcBorders>
            <w:vAlign w:val="center"/>
          </w:tcPr>
          <w:p w14:paraId="2B91ACC5" w14:textId="7F3E7A2D" w:rsidR="003A4EC7" w:rsidRDefault="003A4EC7" w:rsidP="007D19CC">
            <w:pPr>
              <w:jc w:val="center"/>
            </w:pPr>
            <w:r>
              <w:t>Single Control</w:t>
            </w:r>
          </w:p>
        </w:tc>
        <w:tc>
          <w:tcPr>
            <w:tcW w:w="794" w:type="dxa"/>
            <w:tcBorders>
              <w:right w:val="single" w:sz="4" w:space="0" w:color="auto"/>
            </w:tcBorders>
          </w:tcPr>
          <w:p w14:paraId="148B70B2" w14:textId="77777777" w:rsidR="003A4EC7" w:rsidRDefault="003A4EC7" w:rsidP="007D19CC">
            <w:pPr>
              <w:jc w:val="center"/>
            </w:pPr>
          </w:p>
        </w:tc>
        <w:tc>
          <w:tcPr>
            <w:tcW w:w="794" w:type="dxa"/>
            <w:tcBorders>
              <w:left w:val="single" w:sz="4" w:space="0" w:color="auto"/>
              <w:right w:val="single" w:sz="4" w:space="0" w:color="auto"/>
            </w:tcBorders>
          </w:tcPr>
          <w:p w14:paraId="07B19840" w14:textId="387C531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9E658DA" w14:textId="45F68FE4" w:rsidR="003A4EC7" w:rsidRDefault="00E772D4" w:rsidP="007D19CC">
            <w:pPr>
              <w:jc w:val="center"/>
            </w:pPr>
            <w:r>
              <w:t xml:space="preserve">1. </w:t>
            </w:r>
            <w:r w:rsidR="003A4EC7">
              <w:t>Data Bit</w:t>
            </w:r>
          </w:p>
        </w:tc>
      </w:tr>
      <w:tr w:rsidR="0063391F" w14:paraId="3C4C02BF" w14:textId="24EB856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0D9B50F3" w14:textId="77777777" w:rsidR="003A4EC7" w:rsidRDefault="003A4EC7" w:rsidP="007D19CC">
            <w:pPr>
              <w:jc w:val="center"/>
            </w:pPr>
          </w:p>
        </w:tc>
        <w:tc>
          <w:tcPr>
            <w:tcW w:w="794" w:type="dxa"/>
            <w:tcBorders>
              <w:left w:val="single" w:sz="4" w:space="0" w:color="auto"/>
              <w:right w:val="single" w:sz="4" w:space="0" w:color="auto"/>
            </w:tcBorders>
            <w:vAlign w:val="center"/>
          </w:tcPr>
          <w:p w14:paraId="1A7D27C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E6B2121" w14:textId="1AE1FDF8" w:rsidR="003A4EC7" w:rsidRDefault="003A4EC7" w:rsidP="007D19CC">
            <w:pPr>
              <w:jc w:val="center"/>
            </w:pPr>
            <w:r>
              <w:t>0xE5</w:t>
            </w:r>
          </w:p>
        </w:tc>
        <w:tc>
          <w:tcPr>
            <w:tcW w:w="794" w:type="dxa"/>
            <w:tcBorders>
              <w:left w:val="single" w:sz="4" w:space="0" w:color="auto"/>
              <w:right w:val="single" w:sz="4" w:space="0" w:color="auto"/>
            </w:tcBorders>
          </w:tcPr>
          <w:p w14:paraId="4E3DEB65" w14:textId="77777777" w:rsidR="003A4EC7" w:rsidRDefault="003A4EC7" w:rsidP="007D19CC">
            <w:pPr>
              <w:jc w:val="center"/>
            </w:pPr>
          </w:p>
        </w:tc>
        <w:tc>
          <w:tcPr>
            <w:tcW w:w="794" w:type="dxa"/>
            <w:tcBorders>
              <w:left w:val="single" w:sz="4" w:space="0" w:color="auto"/>
              <w:right w:val="single" w:sz="4" w:space="0" w:color="auto"/>
            </w:tcBorders>
          </w:tcPr>
          <w:p w14:paraId="4ED7E2E9" w14:textId="45439F2A"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A6A8574" w14:textId="2DF4A187" w:rsidR="003A4EC7" w:rsidRDefault="003A4EC7" w:rsidP="007D19CC">
            <w:pPr>
              <w:jc w:val="center"/>
            </w:pPr>
            <w:r>
              <w:t>Parität Bit</w:t>
            </w:r>
          </w:p>
        </w:tc>
      </w:tr>
      <w:tr w:rsidR="003A4EC7" w14:paraId="127C387D" w14:textId="638EB1B1" w:rsidTr="003A4EC7">
        <w:tc>
          <w:tcPr>
            <w:tcW w:w="1984" w:type="dxa"/>
            <w:tcBorders>
              <w:top w:val="single" w:sz="4" w:space="0" w:color="auto"/>
              <w:left w:val="single" w:sz="4" w:space="0" w:color="auto"/>
              <w:bottom w:val="single" w:sz="4" w:space="0" w:color="auto"/>
              <w:right w:val="single" w:sz="4" w:space="0" w:color="auto"/>
            </w:tcBorders>
            <w:vAlign w:val="center"/>
          </w:tcPr>
          <w:p w14:paraId="6DF85160" w14:textId="7F93FAFA" w:rsidR="003A4EC7" w:rsidRDefault="003A4EC7" w:rsidP="007D19CC">
            <w:pPr>
              <w:jc w:val="center"/>
            </w:pPr>
            <w:proofErr w:type="spellStart"/>
            <w:r>
              <w:t>Checksum</w:t>
            </w:r>
            <w:proofErr w:type="spellEnd"/>
          </w:p>
        </w:tc>
        <w:tc>
          <w:tcPr>
            <w:tcW w:w="794" w:type="dxa"/>
            <w:tcBorders>
              <w:left w:val="single" w:sz="4" w:space="0" w:color="auto"/>
            </w:tcBorders>
            <w:vAlign w:val="center"/>
          </w:tcPr>
          <w:p w14:paraId="6A56B3E7" w14:textId="77777777" w:rsidR="003A4EC7" w:rsidRDefault="003A4EC7" w:rsidP="007D19CC">
            <w:pPr>
              <w:jc w:val="center"/>
            </w:pPr>
          </w:p>
        </w:tc>
        <w:tc>
          <w:tcPr>
            <w:tcW w:w="1984" w:type="dxa"/>
            <w:tcBorders>
              <w:top w:val="single" w:sz="4" w:space="0" w:color="auto"/>
            </w:tcBorders>
            <w:vAlign w:val="center"/>
          </w:tcPr>
          <w:p w14:paraId="1B4091A4" w14:textId="77777777" w:rsidR="003A4EC7" w:rsidRDefault="003A4EC7" w:rsidP="007D19CC">
            <w:pPr>
              <w:jc w:val="center"/>
            </w:pPr>
          </w:p>
        </w:tc>
        <w:tc>
          <w:tcPr>
            <w:tcW w:w="794" w:type="dxa"/>
            <w:tcBorders>
              <w:right w:val="single" w:sz="4" w:space="0" w:color="auto"/>
            </w:tcBorders>
          </w:tcPr>
          <w:p w14:paraId="09C77E44" w14:textId="77777777" w:rsidR="003A4EC7" w:rsidRDefault="003A4EC7" w:rsidP="007D19CC">
            <w:pPr>
              <w:jc w:val="center"/>
            </w:pPr>
          </w:p>
        </w:tc>
        <w:tc>
          <w:tcPr>
            <w:tcW w:w="794" w:type="dxa"/>
            <w:tcBorders>
              <w:left w:val="single" w:sz="4" w:space="0" w:color="auto"/>
              <w:right w:val="single" w:sz="4" w:space="0" w:color="auto"/>
            </w:tcBorders>
          </w:tcPr>
          <w:p w14:paraId="77E3C420" w14:textId="6742D3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443CB8F" w14:textId="1A2C474F" w:rsidR="003A4EC7" w:rsidRDefault="003A4EC7" w:rsidP="007D19CC">
            <w:pPr>
              <w:jc w:val="center"/>
            </w:pPr>
            <w:r>
              <w:t>Stopp Bit: 1</w:t>
            </w:r>
          </w:p>
        </w:tc>
      </w:tr>
      <w:tr w:rsidR="003A4EC7" w14:paraId="32865884" w14:textId="67E51B3E" w:rsidTr="003A4EC7">
        <w:tc>
          <w:tcPr>
            <w:tcW w:w="1984" w:type="dxa"/>
            <w:tcBorders>
              <w:top w:val="single" w:sz="4" w:space="0" w:color="auto"/>
              <w:left w:val="single" w:sz="4" w:space="0" w:color="auto"/>
              <w:bottom w:val="single" w:sz="4" w:space="0" w:color="auto"/>
              <w:right w:val="single" w:sz="4" w:space="0" w:color="auto"/>
            </w:tcBorders>
            <w:vAlign w:val="center"/>
          </w:tcPr>
          <w:p w14:paraId="4A12B135" w14:textId="3B171B3A" w:rsidR="003A4EC7" w:rsidRDefault="003A4EC7" w:rsidP="007D19CC">
            <w:pPr>
              <w:jc w:val="center"/>
            </w:pPr>
            <w:r>
              <w:t>0x16</w:t>
            </w:r>
          </w:p>
        </w:tc>
        <w:tc>
          <w:tcPr>
            <w:tcW w:w="794" w:type="dxa"/>
            <w:tcBorders>
              <w:left w:val="single" w:sz="4" w:space="0" w:color="auto"/>
            </w:tcBorders>
            <w:vAlign w:val="center"/>
          </w:tcPr>
          <w:p w14:paraId="4A250BF4" w14:textId="77777777" w:rsidR="003A4EC7" w:rsidRDefault="003A4EC7" w:rsidP="007D19CC">
            <w:pPr>
              <w:jc w:val="center"/>
            </w:pPr>
          </w:p>
        </w:tc>
        <w:tc>
          <w:tcPr>
            <w:tcW w:w="1984" w:type="dxa"/>
            <w:vAlign w:val="center"/>
          </w:tcPr>
          <w:p w14:paraId="0A487758" w14:textId="6F2B7CE4" w:rsidR="003A4EC7" w:rsidRDefault="003A4EC7" w:rsidP="004820F7">
            <w:pPr>
              <w:keepNext/>
              <w:jc w:val="center"/>
            </w:pPr>
            <w:r>
              <w:t xml:space="preserve">1 </w:t>
            </w:r>
            <w:r w:rsidR="00A40AEE">
              <w:t>Block</w:t>
            </w:r>
            <w:r>
              <w:t xml:space="preserve">: </w:t>
            </w:r>
            <w:r w:rsidR="00A72453">
              <w:t>8 Bit</w:t>
            </w:r>
          </w:p>
        </w:tc>
        <w:tc>
          <w:tcPr>
            <w:tcW w:w="794" w:type="dxa"/>
            <w:tcBorders>
              <w:right w:val="single" w:sz="4" w:space="0" w:color="auto"/>
            </w:tcBorders>
          </w:tcPr>
          <w:p w14:paraId="1539D8E7" w14:textId="77777777" w:rsidR="003A4EC7" w:rsidRDefault="003A4EC7" w:rsidP="004820F7">
            <w:pPr>
              <w:keepNext/>
              <w:jc w:val="center"/>
            </w:pPr>
          </w:p>
        </w:tc>
        <w:tc>
          <w:tcPr>
            <w:tcW w:w="794" w:type="dxa"/>
            <w:tcBorders>
              <w:left w:val="single" w:sz="4" w:space="0" w:color="auto"/>
            </w:tcBorders>
          </w:tcPr>
          <w:p w14:paraId="1709BF53" w14:textId="023A64CE" w:rsidR="003A4EC7" w:rsidRDefault="003A4EC7" w:rsidP="004820F7">
            <w:pPr>
              <w:keepNext/>
              <w:jc w:val="center"/>
            </w:pPr>
          </w:p>
        </w:tc>
        <w:tc>
          <w:tcPr>
            <w:tcW w:w="1984" w:type="dxa"/>
            <w:tcBorders>
              <w:top w:val="single" w:sz="4" w:space="0" w:color="auto"/>
              <w:left w:val="nil"/>
            </w:tcBorders>
          </w:tcPr>
          <w:p w14:paraId="5B5301BF" w14:textId="77777777" w:rsidR="003A4EC7" w:rsidRDefault="003A4EC7" w:rsidP="004820F7">
            <w:pPr>
              <w:keepNext/>
              <w:jc w:val="center"/>
            </w:pPr>
          </w:p>
        </w:tc>
      </w:tr>
    </w:tbl>
    <w:p w14:paraId="0D571B75" w14:textId="37E32CFF" w:rsidR="00976247" w:rsidRDefault="004820F7" w:rsidP="004820F7">
      <w:pPr>
        <w:pStyle w:val="Beschriftung"/>
      </w:pPr>
      <w:bookmarkStart w:id="32" w:name="_Ref106900879"/>
      <w:bookmarkStart w:id="33" w:name="_Toc107847909"/>
      <w:r>
        <w:t xml:space="preserve">Abb. </w:t>
      </w:r>
      <w:fldSimple w:instr=" SEQ Abb. \* ARABIC ">
        <w:r w:rsidR="00E873EE">
          <w:rPr>
            <w:noProof/>
          </w:rPr>
          <w:t>11</w:t>
        </w:r>
      </w:fldSimple>
      <w:bookmarkEnd w:id="32"/>
      <w:r>
        <w:t xml:space="preserve"> 101er Frames</w:t>
      </w:r>
      <w:r w:rsidR="003A4EC7">
        <w:t xml:space="preserve"> und Bit Sequenz</w:t>
      </w:r>
      <w:r w:rsidR="00BD687F">
        <w:t xml:space="preserve"> </w:t>
      </w:r>
      <w:r w:rsidR="00BD687F">
        <w:fldChar w:fldCharType="begin"/>
      </w:r>
      <w:r w:rsidR="00BD687F">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rsidR="00BD687F">
        <w:fldChar w:fldCharType="separate"/>
      </w:r>
      <w:r w:rsidR="00BD687F" w:rsidRPr="00BD687F">
        <w:rPr>
          <w:rFonts w:cs="Arial"/>
        </w:rPr>
        <w:t>[11, S. 188]</w:t>
      </w:r>
      <w:bookmarkEnd w:id="33"/>
      <w:r w:rsidR="00BD687F">
        <w:fldChar w:fldCharType="end"/>
      </w:r>
    </w:p>
    <w:p w14:paraId="68E55B9A" w14:textId="0AD63870" w:rsidR="00A72453" w:rsidRDefault="00E772D4" w:rsidP="00A40AEE">
      <w:r>
        <w:t xml:space="preserve">Je nach Konfiguration werden </w:t>
      </w:r>
      <w:r w:rsidR="00131538">
        <w:t xml:space="preserve">null, </w:t>
      </w:r>
      <w:r>
        <w:t>ein oder zwei B</w:t>
      </w:r>
      <w:r w:rsidR="00A40AEE">
        <w:t>y</w:t>
      </w:r>
      <w:r>
        <w:t>t</w:t>
      </w:r>
      <w:r w:rsidR="00A40AEE">
        <w:t>e</w:t>
      </w:r>
      <w:r>
        <w:t xml:space="preserve"> lange Adressen verwendet und die Broadcast Adresse ist </w:t>
      </w:r>
      <w:r w:rsidR="00A40AEE">
        <w:t xml:space="preserve">dann </w:t>
      </w:r>
      <w:r>
        <w:t>je nachdem 0xFF oder 0xFFF</w:t>
      </w:r>
      <w:r w:rsidR="00A40AEE">
        <w:t>F</w:t>
      </w:r>
      <w:r>
        <w:t xml:space="preserve">. Damit ein Frame als valide akzeptiert wird, müssen beide </w:t>
      </w:r>
      <w:proofErr w:type="spellStart"/>
      <w:r>
        <w:t>Length</w:t>
      </w:r>
      <w:proofErr w:type="spellEnd"/>
      <w:r>
        <w:t xml:space="preserve"> Byte denselben Wert haben </w:t>
      </w:r>
      <w:r w:rsidR="00A72453">
        <w:t xml:space="preserve">und die empfangene </w:t>
      </w:r>
      <w:proofErr w:type="spellStart"/>
      <w:r w:rsidR="00A72453">
        <w:t>Checksum</w:t>
      </w:r>
      <w:proofErr w:type="spellEnd"/>
      <w:r w:rsidR="00A72453">
        <w:t xml:space="preserve"> muss mit der selbst berechneten </w:t>
      </w:r>
      <w:proofErr w:type="spellStart"/>
      <w:r w:rsidR="00A72453">
        <w:t>Checksum</w:t>
      </w:r>
      <w:proofErr w:type="spellEnd"/>
      <w:r w:rsidR="00A72453">
        <w:t xml:space="preserve"> übereinstimmen. Um diese zu bestimmen wird das komplette Frame Modulo 256 gerechnet</w:t>
      </w:r>
      <w:r w:rsidR="003F6571">
        <w:t xml:space="preserve">. Die Hamming </w:t>
      </w:r>
      <w:proofErr w:type="spellStart"/>
      <w:r w:rsidR="003F6571">
        <w:t>Distance</w:t>
      </w:r>
      <w:proofErr w:type="spellEnd"/>
      <w:r w:rsidR="003F6571">
        <w:t xml:space="preserve"> beträgt 4 Bits. Es müssen also mindestens 4 Bits in der Nachricht verfälscht sein, sodass ein inkorrekte Nachricht als fehlerfrei deklariert wird</w:t>
      </w:r>
      <w:r w:rsidR="00A72453">
        <w:t xml:space="preserve"> </w:t>
      </w:r>
      <w:r w:rsidR="00A72453">
        <w:fldChar w:fldCharType="begin"/>
      </w:r>
      <w:r w:rsidR="003F6571">
        <w:instrText xml:space="preserve"> ADDIN ZOTERO_ITEM CSL_CITATION {"citationID":"7zFXvcbb","properties":{"formattedCitation":"[11, S. 187\\uc0\\u8211{}189, 202]","plainCitation":"[11, S. 187–189, 2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 202"}],"schema":"https://github.com/citation-style-language/schema/raw/master/csl-citation.json"} </w:instrText>
      </w:r>
      <w:r w:rsidR="00A72453">
        <w:fldChar w:fldCharType="separate"/>
      </w:r>
      <w:r w:rsidR="003F6571" w:rsidRPr="003F6571">
        <w:rPr>
          <w:rFonts w:cs="Arial"/>
          <w:szCs w:val="24"/>
        </w:rPr>
        <w:t>[11, S. 187–189, 202]</w:t>
      </w:r>
      <w:r w:rsidR="00A72453">
        <w:fldChar w:fldCharType="end"/>
      </w:r>
      <w:r w:rsidR="00A72453">
        <w:t xml:space="preserve">.  </w:t>
      </w:r>
    </w:p>
    <w:p w14:paraId="06524634" w14:textId="77777777" w:rsidR="00A40AEE" w:rsidRDefault="00A40AEE" w:rsidP="00A40AEE"/>
    <w:p w14:paraId="1385E348" w14:textId="17DBA74B" w:rsidR="00A048DC" w:rsidRDefault="00A72453" w:rsidP="00A40AEE">
      <w:r>
        <w:t xml:space="preserve">Außerdem kann man in </w:t>
      </w:r>
      <w:r>
        <w:fldChar w:fldCharType="begin"/>
      </w:r>
      <w:r>
        <w:instrText xml:space="preserve"> REF _Ref106900879 \h </w:instrText>
      </w:r>
      <w:r w:rsidR="00A40AEE">
        <w:instrText xml:space="preserve"> \* MERGEFORMAT </w:instrText>
      </w:r>
      <w:r>
        <w:fldChar w:fldCharType="separate"/>
      </w:r>
      <w:r w:rsidR="00665F15">
        <w:t xml:space="preserve">Abb. </w:t>
      </w:r>
      <w:r w:rsidR="00665F15">
        <w:rPr>
          <w:noProof/>
        </w:rPr>
        <w:t>11</w:t>
      </w:r>
      <w:r>
        <w:fldChar w:fldCharType="end"/>
      </w:r>
      <w:r>
        <w:t xml:space="preserve"> sehen, wie die Bits der Frames übertragen werden. </w:t>
      </w:r>
      <w:r w:rsidR="00A40AEE">
        <w:t xml:space="preserve">Als erstes wird eine 0 als Startbit übertragen, dann folgen die 8 </w:t>
      </w:r>
      <w:r w:rsidR="00DE14A0">
        <w:t xml:space="preserve">Data </w:t>
      </w:r>
      <w:r w:rsidR="00A40AEE">
        <w:t>Bit eines Frame Blocks in umgekehrter Reihenfolge, darauf folgt ein Paritätsbit und als letztes kommt eine 1 als Stoppbit</w:t>
      </w:r>
      <w:r w:rsidR="00DE14A0">
        <w:t>. Die empfangenen Bits werden im UART wieder in die „richtige“ Reihenfolge gesetzt</w:t>
      </w:r>
      <w:r w:rsidR="00A40AEE">
        <w:t xml:space="preserve"> </w:t>
      </w:r>
      <w:r w:rsidR="00A40AEE">
        <w:fldChar w:fldCharType="begin"/>
      </w:r>
      <w:r w:rsidR="00F73D3F">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rsidR="00A40AEE">
        <w:fldChar w:fldCharType="separate"/>
      </w:r>
      <w:r w:rsidR="00F73D3F" w:rsidRPr="00F73D3F">
        <w:rPr>
          <w:rFonts w:cs="Arial"/>
        </w:rPr>
        <w:t>[11, S. 189]</w:t>
      </w:r>
      <w:r w:rsidR="00A40AEE">
        <w:fldChar w:fldCharType="end"/>
      </w:r>
      <w:r w:rsidR="00A40AEE">
        <w:t>.</w:t>
      </w:r>
    </w:p>
    <w:p w14:paraId="7BEE5A1F" w14:textId="77C80BB1" w:rsidR="00A048DC" w:rsidRDefault="00A048DC" w:rsidP="00A40AEE"/>
    <w:p w14:paraId="507583DB" w14:textId="3E67C46D" w:rsidR="00A90760" w:rsidRDefault="00A90760" w:rsidP="00A40AEE">
      <w:proofErr w:type="spellStart"/>
      <w:r>
        <w:t>Station</w:t>
      </w:r>
      <w:r w:rsidR="00967C66">
        <w:t>ports</w:t>
      </w:r>
      <w:proofErr w:type="spellEnd"/>
      <w:r>
        <w:t xml:space="preserve"> werden in 2 Klassen aufgeteilt: Primary, welche in der Lage </w:t>
      </w:r>
      <w:r w:rsidR="00967C66">
        <w:t xml:space="preserve">sind Kommunikation zu initiieren und </w:t>
      </w:r>
      <w:proofErr w:type="spellStart"/>
      <w:r w:rsidR="00967C66">
        <w:t>Secondary</w:t>
      </w:r>
      <w:proofErr w:type="spellEnd"/>
      <w:r w:rsidR="00967C66">
        <w:t xml:space="preserve">, welche nur auf Nachrichten von </w:t>
      </w:r>
      <w:r w:rsidR="00227615">
        <w:t>P</w:t>
      </w:r>
      <w:r w:rsidR="00967C66">
        <w:t xml:space="preserve">rimary </w:t>
      </w:r>
      <w:proofErr w:type="spellStart"/>
      <w:r w:rsidR="00967C66">
        <w:t>Stationports</w:t>
      </w:r>
      <w:proofErr w:type="spellEnd"/>
      <w:r w:rsidR="00967C66">
        <w:t xml:space="preserve"> antworten können. Eine </w:t>
      </w:r>
      <w:proofErr w:type="spellStart"/>
      <w:r w:rsidR="00227615">
        <w:t>U</w:t>
      </w:r>
      <w:r w:rsidR="00967C66">
        <w:t>nbalanced</w:t>
      </w:r>
      <w:proofErr w:type="spellEnd"/>
      <w:r w:rsidR="00967C66">
        <w:t xml:space="preserve"> Verbindung liegt vor, wenn von zwei miteinander verbundenen </w:t>
      </w:r>
      <w:proofErr w:type="spellStart"/>
      <w:r w:rsidR="00967C66">
        <w:t>Stations</w:t>
      </w:r>
      <w:proofErr w:type="spellEnd"/>
      <w:r w:rsidR="00967C66">
        <w:t xml:space="preserve"> eine </w:t>
      </w:r>
      <w:r w:rsidR="00227615">
        <w:t>P</w:t>
      </w:r>
      <w:r w:rsidR="00967C66">
        <w:t xml:space="preserve">rimary und die andere </w:t>
      </w:r>
      <w:proofErr w:type="spellStart"/>
      <w:r w:rsidR="00227615">
        <w:t>S</w:t>
      </w:r>
      <w:r w:rsidR="00967C66">
        <w:t>ecundary</w:t>
      </w:r>
      <w:proofErr w:type="spellEnd"/>
      <w:r w:rsidR="00967C66">
        <w:t xml:space="preserve"> ist. Die Verbindung ist also </w:t>
      </w:r>
      <w:proofErr w:type="spellStart"/>
      <w:r w:rsidR="00227615">
        <w:t>U</w:t>
      </w:r>
      <w:r w:rsidR="00967C66">
        <w:t>nbalanced</w:t>
      </w:r>
      <w:proofErr w:type="spellEnd"/>
      <w:r w:rsidR="00967C66">
        <w:t xml:space="preserve">. Im Gegensatz </w:t>
      </w:r>
      <w:r w:rsidR="00EC43B0">
        <w:t>haben</w:t>
      </w:r>
      <w:r w:rsidR="00967C66">
        <w:t xml:space="preserve"> bei </w:t>
      </w:r>
      <w:r w:rsidR="00013EAC">
        <w:t xml:space="preserve">einer </w:t>
      </w:r>
      <w:proofErr w:type="spellStart"/>
      <w:r w:rsidR="00227615">
        <w:t>B</w:t>
      </w:r>
      <w:r w:rsidR="00013EAC">
        <w:t>alanced</w:t>
      </w:r>
      <w:proofErr w:type="spellEnd"/>
      <w:r w:rsidR="00013EAC">
        <w:t xml:space="preserve"> Verbindung beide </w:t>
      </w:r>
      <w:proofErr w:type="spellStart"/>
      <w:r w:rsidR="00013EAC">
        <w:t>Stations</w:t>
      </w:r>
      <w:proofErr w:type="spellEnd"/>
      <w:r w:rsidR="000910E6">
        <w:t xml:space="preserve"> </w:t>
      </w:r>
      <w:proofErr w:type="gramStart"/>
      <w:r w:rsidR="000910E6">
        <w:t xml:space="preserve">einen </w:t>
      </w:r>
      <w:r w:rsidR="00227615">
        <w:t>P</w:t>
      </w:r>
      <w:r w:rsidR="000910E6">
        <w:t>rimary</w:t>
      </w:r>
      <w:proofErr w:type="gramEnd"/>
      <w:r w:rsidR="000910E6">
        <w:t xml:space="preserve"> und </w:t>
      </w:r>
      <w:proofErr w:type="spellStart"/>
      <w:r w:rsidR="00227615">
        <w:t>S</w:t>
      </w:r>
      <w:r w:rsidR="000910E6">
        <w:t>econdary</w:t>
      </w:r>
      <w:proofErr w:type="spellEnd"/>
      <w:r w:rsidR="000910E6">
        <w:t xml:space="preserve"> Port und sind so beide in der </w:t>
      </w:r>
      <w:r w:rsidR="00013EAC">
        <w:t>Lage</w:t>
      </w:r>
      <w:r w:rsidR="000910E6">
        <w:t xml:space="preserve"> </w:t>
      </w:r>
      <w:r w:rsidR="00013EAC">
        <w:t>Kommunikation zu initiieren</w:t>
      </w:r>
      <w:r w:rsidR="000910E6">
        <w:t>.</w:t>
      </w:r>
      <w:r w:rsidR="00013EAC">
        <w:t xml:space="preserve"> </w:t>
      </w:r>
      <w:r w:rsidR="000910E6">
        <w:t>D</w:t>
      </w:r>
      <w:r w:rsidR="00013EAC">
        <w:t>ies ist aber nur bei Punkt-zu-Punkt-Verbindung möglich</w:t>
      </w:r>
      <w:r w:rsidR="00131538">
        <w:t xml:space="preserve">. </w:t>
      </w:r>
      <w:r w:rsidR="00131538">
        <w:lastRenderedPageBreak/>
        <w:t>Deshalb ist es auch möglich die Adresse wegzulassen, da es immer nur einen möglichen Adressaten gibt</w:t>
      </w:r>
      <w:r w:rsidR="00013EAC">
        <w:t xml:space="preserve"> </w:t>
      </w:r>
      <w:r w:rsidR="00013EAC">
        <w:fldChar w:fldCharType="begin"/>
      </w:r>
      <w:r w:rsidR="00013EAC">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rsidR="00013EAC">
        <w:fldChar w:fldCharType="separate"/>
      </w:r>
      <w:r w:rsidR="00013EAC" w:rsidRPr="00013EAC">
        <w:rPr>
          <w:rFonts w:cs="Arial"/>
          <w:szCs w:val="24"/>
        </w:rPr>
        <w:t>[11, S. 190–191, 195]</w:t>
      </w:r>
      <w:r w:rsidR="00013EAC">
        <w:fldChar w:fldCharType="end"/>
      </w:r>
      <w:r w:rsidR="00013EAC">
        <w:t>.</w:t>
      </w:r>
    </w:p>
    <w:p w14:paraId="6BDF626F" w14:textId="77777777" w:rsidR="00A90760" w:rsidRDefault="00A90760" w:rsidP="00A40AEE"/>
    <w:p w14:paraId="0E5A82F6" w14:textId="39F772ED" w:rsidR="00A90760" w:rsidRDefault="00A048DC" w:rsidP="00A40AEE">
      <w:r>
        <w:t xml:space="preserve">Es gibt drei Arten der Kommunikation zwischen </w:t>
      </w:r>
      <w:r w:rsidR="00227615">
        <w:t>P</w:t>
      </w:r>
      <w:r w:rsidR="00A90760">
        <w:t>rimary</w:t>
      </w:r>
      <w:r>
        <w:t xml:space="preserve"> und </w:t>
      </w:r>
      <w:proofErr w:type="spellStart"/>
      <w:r w:rsidR="00227615">
        <w:t>S</w:t>
      </w:r>
      <w:r w:rsidR="00A90760">
        <w:t>econdary</w:t>
      </w:r>
      <w:proofErr w:type="spellEnd"/>
      <w:r w:rsidR="00A90760">
        <w:t xml:space="preserve"> </w:t>
      </w:r>
      <w:proofErr w:type="spellStart"/>
      <w:r w:rsidR="00A90760">
        <w:t>Stations</w:t>
      </w:r>
      <w:proofErr w:type="spellEnd"/>
      <w:r>
        <w:t>: Se</w:t>
      </w:r>
      <w:r w:rsidR="009C0E8D">
        <w:t>nd</w:t>
      </w:r>
      <w:r>
        <w:t>/</w:t>
      </w:r>
      <w:proofErr w:type="spellStart"/>
      <w:r>
        <w:t>NoReply</w:t>
      </w:r>
      <w:proofErr w:type="spellEnd"/>
      <w:r>
        <w:t xml:space="preserve"> wird bei Broadcasts und Nachrichten verwendet, wo die Ankunftsbestätigung nicht wichtig ist. Send/</w:t>
      </w:r>
      <w:proofErr w:type="spellStart"/>
      <w:r>
        <w:t>Confirm</w:t>
      </w:r>
      <w:proofErr w:type="spellEnd"/>
      <w:r>
        <w:t xml:space="preserve"> wird bei Nachrichten benutzt, welche wichtig genug sind, dass bestätigt werden muss, dass sie angekommen sind. Request/</w:t>
      </w:r>
      <w:proofErr w:type="spellStart"/>
      <w:r>
        <w:t>Respond</w:t>
      </w:r>
      <w:proofErr w:type="spellEnd"/>
      <w:r>
        <w:t xml:space="preserve"> wird bei Nachrichten verwendet, wo Daten übertragen werden müssen.</w:t>
      </w:r>
      <w:r w:rsidR="00A90760">
        <w:t xml:space="preserve"> Ein </w:t>
      </w:r>
      <w:proofErr w:type="spellStart"/>
      <w:r w:rsidR="00A90760">
        <w:t>Confirm</w:t>
      </w:r>
      <w:proofErr w:type="spellEnd"/>
      <w:r w:rsidR="00A90760">
        <w:t xml:space="preserve"> wird direkt nach dem Empfangen des Send geschickt, während bei einer Request der Empfänger selbst erst auf Daten zugreifen muss </w:t>
      </w:r>
      <w:r w:rsidR="00A90760">
        <w:fldChar w:fldCharType="begin"/>
      </w:r>
      <w:r w:rsidR="00A90760">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rsidR="00A90760">
        <w:fldChar w:fldCharType="separate"/>
      </w:r>
      <w:r w:rsidR="00A90760" w:rsidRPr="00A90760">
        <w:rPr>
          <w:rFonts w:cs="Arial"/>
          <w:szCs w:val="24"/>
        </w:rPr>
        <w:t>[11, S. 193–194]</w:t>
      </w:r>
      <w:r w:rsidR="00A90760">
        <w:fldChar w:fldCharType="end"/>
      </w:r>
      <w:r w:rsidR="00A90760">
        <w:t xml:space="preserve">. </w:t>
      </w:r>
    </w:p>
    <w:p w14:paraId="74C54E43" w14:textId="331AE8CC" w:rsidR="00013EAC" w:rsidRDefault="00013EAC" w:rsidP="00A40AEE"/>
    <w:tbl>
      <w:tblPr>
        <w:tblStyle w:val="Tabellenraster"/>
        <w:tblW w:w="0" w:type="auto"/>
        <w:tblInd w:w="113" w:type="dxa"/>
        <w:tblLook w:val="0600" w:firstRow="0" w:lastRow="0" w:firstColumn="0" w:lastColumn="0" w:noHBand="1" w:noVBand="1"/>
      </w:tblPr>
      <w:tblGrid>
        <w:gridCol w:w="988"/>
        <w:gridCol w:w="915"/>
        <w:gridCol w:w="940"/>
        <w:gridCol w:w="1004"/>
        <w:gridCol w:w="1000"/>
        <w:gridCol w:w="940"/>
        <w:gridCol w:w="940"/>
        <w:gridCol w:w="940"/>
        <w:gridCol w:w="940"/>
      </w:tblGrid>
      <w:tr w:rsidR="0059160B" w14:paraId="4AE44D41" w14:textId="77777777" w:rsidTr="005A7D4B">
        <w:tc>
          <w:tcPr>
            <w:tcW w:w="988" w:type="dxa"/>
            <w:tcBorders>
              <w:top w:val="nil"/>
              <w:left w:val="nil"/>
              <w:bottom w:val="nil"/>
              <w:right w:val="single" w:sz="4" w:space="0" w:color="auto"/>
            </w:tcBorders>
          </w:tcPr>
          <w:p w14:paraId="4356BE5C" w14:textId="160FC1EC" w:rsidR="0059160B" w:rsidRDefault="0059160B" w:rsidP="00E94432">
            <w:pPr>
              <w:jc w:val="center"/>
            </w:pPr>
            <w:r>
              <w:t>P. -&gt; S.</w:t>
            </w:r>
          </w:p>
        </w:tc>
        <w:tc>
          <w:tcPr>
            <w:tcW w:w="915" w:type="dxa"/>
            <w:vMerge w:val="restart"/>
            <w:tcBorders>
              <w:top w:val="single" w:sz="4" w:space="0" w:color="auto"/>
              <w:left w:val="single" w:sz="4" w:space="0" w:color="auto"/>
              <w:right w:val="single" w:sz="4" w:space="0" w:color="auto"/>
            </w:tcBorders>
            <w:vAlign w:val="center"/>
          </w:tcPr>
          <w:p w14:paraId="597A3EA3" w14:textId="62DFEB67" w:rsidR="0059160B" w:rsidRDefault="0059160B" w:rsidP="00E94432">
            <w:pPr>
              <w:jc w:val="center"/>
            </w:pPr>
            <w:r>
              <w:t>DIR</w:t>
            </w:r>
          </w:p>
        </w:tc>
        <w:tc>
          <w:tcPr>
            <w:tcW w:w="940" w:type="dxa"/>
            <w:vMerge w:val="restart"/>
            <w:tcBorders>
              <w:top w:val="single" w:sz="4" w:space="0" w:color="auto"/>
              <w:left w:val="single" w:sz="4" w:space="0" w:color="auto"/>
              <w:right w:val="single" w:sz="4" w:space="0" w:color="auto"/>
            </w:tcBorders>
            <w:vAlign w:val="center"/>
          </w:tcPr>
          <w:p w14:paraId="41C1DDEA" w14:textId="1C55F966" w:rsidR="0059160B" w:rsidRDefault="0059160B" w:rsidP="00E94432">
            <w:pPr>
              <w:jc w:val="center"/>
            </w:pPr>
            <w:r>
              <w:t>PRM</w:t>
            </w:r>
          </w:p>
        </w:tc>
        <w:tc>
          <w:tcPr>
            <w:tcW w:w="1004" w:type="dxa"/>
            <w:tcBorders>
              <w:top w:val="single" w:sz="4" w:space="0" w:color="auto"/>
              <w:left w:val="single" w:sz="4" w:space="0" w:color="auto"/>
              <w:bottom w:val="single" w:sz="4" w:space="0" w:color="auto"/>
              <w:right w:val="single" w:sz="4" w:space="0" w:color="auto"/>
            </w:tcBorders>
            <w:vAlign w:val="center"/>
          </w:tcPr>
          <w:p w14:paraId="456B26A9" w14:textId="5D29578A" w:rsidR="0059160B" w:rsidRDefault="0059160B" w:rsidP="00E94432">
            <w:pPr>
              <w:jc w:val="center"/>
            </w:pPr>
            <w:r>
              <w:t>FCB</w:t>
            </w:r>
          </w:p>
        </w:tc>
        <w:tc>
          <w:tcPr>
            <w:tcW w:w="1000" w:type="dxa"/>
            <w:tcBorders>
              <w:top w:val="single" w:sz="4" w:space="0" w:color="auto"/>
              <w:left w:val="single" w:sz="4" w:space="0" w:color="auto"/>
              <w:bottom w:val="single" w:sz="4" w:space="0" w:color="auto"/>
              <w:right w:val="single" w:sz="4" w:space="0" w:color="auto"/>
            </w:tcBorders>
            <w:vAlign w:val="center"/>
          </w:tcPr>
          <w:p w14:paraId="3AB6F444" w14:textId="19955BDE" w:rsidR="0059160B" w:rsidRDefault="0059160B" w:rsidP="00E94432">
            <w:pPr>
              <w:jc w:val="center"/>
            </w:pPr>
            <w:r>
              <w:t>FCV</w:t>
            </w:r>
          </w:p>
        </w:tc>
        <w:tc>
          <w:tcPr>
            <w:tcW w:w="3760" w:type="dxa"/>
            <w:gridSpan w:val="4"/>
            <w:vMerge w:val="restart"/>
            <w:tcBorders>
              <w:top w:val="single" w:sz="4" w:space="0" w:color="auto"/>
              <w:left w:val="single" w:sz="4" w:space="0" w:color="auto"/>
              <w:right w:val="single" w:sz="4" w:space="0" w:color="auto"/>
            </w:tcBorders>
            <w:vAlign w:val="center"/>
          </w:tcPr>
          <w:p w14:paraId="6BDE515D" w14:textId="6E04ED52" w:rsidR="0059160B" w:rsidRDefault="0059160B" w:rsidP="00E94432">
            <w:pPr>
              <w:jc w:val="center"/>
            </w:pPr>
            <w:proofErr w:type="spellStart"/>
            <w:r>
              <w:t>Function</w:t>
            </w:r>
            <w:proofErr w:type="spellEnd"/>
            <w:r>
              <w:t xml:space="preserve"> Code</w:t>
            </w:r>
          </w:p>
        </w:tc>
      </w:tr>
      <w:tr w:rsidR="0059160B" w14:paraId="18C510D7" w14:textId="77777777" w:rsidTr="005A7D4B">
        <w:tc>
          <w:tcPr>
            <w:tcW w:w="988" w:type="dxa"/>
            <w:tcBorders>
              <w:top w:val="nil"/>
              <w:left w:val="nil"/>
              <w:bottom w:val="nil"/>
              <w:right w:val="single" w:sz="4" w:space="0" w:color="auto"/>
            </w:tcBorders>
          </w:tcPr>
          <w:p w14:paraId="15796871" w14:textId="358F5A93" w:rsidR="0059160B" w:rsidRDefault="0059160B" w:rsidP="00E94432">
            <w:pPr>
              <w:jc w:val="center"/>
            </w:pPr>
            <w:r>
              <w:t>S. -&gt; P.</w:t>
            </w:r>
          </w:p>
        </w:tc>
        <w:tc>
          <w:tcPr>
            <w:tcW w:w="915" w:type="dxa"/>
            <w:vMerge/>
            <w:tcBorders>
              <w:left w:val="single" w:sz="4" w:space="0" w:color="auto"/>
              <w:bottom w:val="single" w:sz="4" w:space="0" w:color="auto"/>
              <w:right w:val="single" w:sz="4" w:space="0" w:color="auto"/>
            </w:tcBorders>
            <w:vAlign w:val="center"/>
          </w:tcPr>
          <w:p w14:paraId="055B0609" w14:textId="71D1B77F" w:rsidR="0059160B" w:rsidRDefault="0059160B" w:rsidP="00E94432">
            <w:pPr>
              <w:jc w:val="center"/>
            </w:pPr>
          </w:p>
        </w:tc>
        <w:tc>
          <w:tcPr>
            <w:tcW w:w="940" w:type="dxa"/>
            <w:vMerge/>
            <w:tcBorders>
              <w:left w:val="single" w:sz="4" w:space="0" w:color="auto"/>
              <w:bottom w:val="single" w:sz="4" w:space="0" w:color="auto"/>
              <w:right w:val="single" w:sz="4" w:space="0" w:color="auto"/>
            </w:tcBorders>
            <w:vAlign w:val="center"/>
          </w:tcPr>
          <w:p w14:paraId="10033355" w14:textId="5129C858" w:rsidR="0059160B" w:rsidRDefault="0059160B" w:rsidP="00E94432">
            <w:pPr>
              <w:jc w:val="center"/>
            </w:pPr>
          </w:p>
        </w:tc>
        <w:tc>
          <w:tcPr>
            <w:tcW w:w="1004" w:type="dxa"/>
            <w:tcBorders>
              <w:top w:val="single" w:sz="4" w:space="0" w:color="auto"/>
              <w:left w:val="single" w:sz="4" w:space="0" w:color="auto"/>
              <w:bottom w:val="single" w:sz="4" w:space="0" w:color="auto"/>
              <w:right w:val="single" w:sz="4" w:space="0" w:color="auto"/>
            </w:tcBorders>
            <w:vAlign w:val="center"/>
          </w:tcPr>
          <w:p w14:paraId="65D4EFDC" w14:textId="0F8F5583" w:rsidR="0059160B" w:rsidRDefault="0059160B" w:rsidP="00E94432">
            <w:pPr>
              <w:jc w:val="center"/>
            </w:pPr>
            <w:r>
              <w:t>ACD</w:t>
            </w:r>
          </w:p>
        </w:tc>
        <w:tc>
          <w:tcPr>
            <w:tcW w:w="1000" w:type="dxa"/>
            <w:tcBorders>
              <w:top w:val="single" w:sz="4" w:space="0" w:color="auto"/>
              <w:left w:val="single" w:sz="4" w:space="0" w:color="auto"/>
              <w:bottom w:val="single" w:sz="4" w:space="0" w:color="auto"/>
              <w:right w:val="single" w:sz="4" w:space="0" w:color="auto"/>
            </w:tcBorders>
            <w:vAlign w:val="center"/>
          </w:tcPr>
          <w:p w14:paraId="3502BCAA" w14:textId="799B9688" w:rsidR="0059160B" w:rsidRDefault="0059160B" w:rsidP="00E94432">
            <w:pPr>
              <w:jc w:val="center"/>
            </w:pPr>
            <w:r>
              <w:t>DFC</w:t>
            </w:r>
          </w:p>
        </w:tc>
        <w:tc>
          <w:tcPr>
            <w:tcW w:w="3760" w:type="dxa"/>
            <w:gridSpan w:val="4"/>
            <w:vMerge/>
            <w:tcBorders>
              <w:left w:val="single" w:sz="4" w:space="0" w:color="auto"/>
              <w:bottom w:val="single" w:sz="4" w:space="0" w:color="auto"/>
              <w:right w:val="single" w:sz="4" w:space="0" w:color="auto"/>
            </w:tcBorders>
            <w:vAlign w:val="center"/>
          </w:tcPr>
          <w:p w14:paraId="7C13A59A" w14:textId="77777777" w:rsidR="0059160B" w:rsidRDefault="0059160B" w:rsidP="00E94432">
            <w:pPr>
              <w:jc w:val="center"/>
            </w:pPr>
          </w:p>
        </w:tc>
      </w:tr>
      <w:tr w:rsidR="00E94432" w14:paraId="421C3865" w14:textId="77777777" w:rsidTr="0059160B">
        <w:tc>
          <w:tcPr>
            <w:tcW w:w="988" w:type="dxa"/>
            <w:tcBorders>
              <w:top w:val="nil"/>
              <w:left w:val="nil"/>
              <w:bottom w:val="nil"/>
              <w:right w:val="nil"/>
            </w:tcBorders>
          </w:tcPr>
          <w:p w14:paraId="745E686E" w14:textId="77777777" w:rsidR="00E94432" w:rsidRDefault="00E94432" w:rsidP="00E94432">
            <w:pPr>
              <w:jc w:val="center"/>
            </w:pPr>
          </w:p>
        </w:tc>
        <w:tc>
          <w:tcPr>
            <w:tcW w:w="915" w:type="dxa"/>
            <w:tcBorders>
              <w:top w:val="single" w:sz="4" w:space="0" w:color="auto"/>
              <w:left w:val="nil"/>
              <w:bottom w:val="nil"/>
              <w:right w:val="nil"/>
            </w:tcBorders>
          </w:tcPr>
          <w:p w14:paraId="5B23C060" w14:textId="6DA880B4" w:rsidR="00E94432" w:rsidRDefault="00E94432" w:rsidP="00E94432">
            <w:pPr>
              <w:jc w:val="center"/>
            </w:pPr>
            <w:r>
              <w:t>7</w:t>
            </w:r>
          </w:p>
        </w:tc>
        <w:tc>
          <w:tcPr>
            <w:tcW w:w="940" w:type="dxa"/>
            <w:tcBorders>
              <w:top w:val="single" w:sz="4" w:space="0" w:color="auto"/>
              <w:left w:val="nil"/>
              <w:bottom w:val="nil"/>
              <w:right w:val="nil"/>
            </w:tcBorders>
          </w:tcPr>
          <w:p w14:paraId="05980C87" w14:textId="123A3813" w:rsidR="00E94432" w:rsidRDefault="00E94432" w:rsidP="00E94432">
            <w:pPr>
              <w:jc w:val="center"/>
            </w:pPr>
            <w:r>
              <w:t>6</w:t>
            </w:r>
          </w:p>
        </w:tc>
        <w:tc>
          <w:tcPr>
            <w:tcW w:w="1004" w:type="dxa"/>
            <w:tcBorders>
              <w:top w:val="single" w:sz="4" w:space="0" w:color="auto"/>
              <w:left w:val="nil"/>
              <w:bottom w:val="nil"/>
              <w:right w:val="nil"/>
            </w:tcBorders>
          </w:tcPr>
          <w:p w14:paraId="35254EDE" w14:textId="5E85DCF5" w:rsidR="00E94432" w:rsidRDefault="00E94432" w:rsidP="00E94432">
            <w:pPr>
              <w:jc w:val="center"/>
            </w:pPr>
            <w:r>
              <w:t>5</w:t>
            </w:r>
          </w:p>
        </w:tc>
        <w:tc>
          <w:tcPr>
            <w:tcW w:w="1000" w:type="dxa"/>
            <w:tcBorders>
              <w:top w:val="single" w:sz="4" w:space="0" w:color="auto"/>
              <w:left w:val="nil"/>
              <w:bottom w:val="nil"/>
              <w:right w:val="nil"/>
            </w:tcBorders>
          </w:tcPr>
          <w:p w14:paraId="734F5A7C" w14:textId="507A9BB6" w:rsidR="00E94432" w:rsidRDefault="00E94432" w:rsidP="00E94432">
            <w:pPr>
              <w:jc w:val="center"/>
            </w:pPr>
            <w:r>
              <w:t>4</w:t>
            </w:r>
          </w:p>
        </w:tc>
        <w:tc>
          <w:tcPr>
            <w:tcW w:w="940" w:type="dxa"/>
            <w:tcBorders>
              <w:top w:val="single" w:sz="4" w:space="0" w:color="auto"/>
              <w:left w:val="nil"/>
              <w:bottom w:val="nil"/>
              <w:right w:val="nil"/>
            </w:tcBorders>
          </w:tcPr>
          <w:p w14:paraId="464F3DF5" w14:textId="6EF37F5B" w:rsidR="00E94432" w:rsidRDefault="00E94432" w:rsidP="00E94432">
            <w:pPr>
              <w:jc w:val="center"/>
            </w:pPr>
            <w:r>
              <w:t>3</w:t>
            </w:r>
          </w:p>
        </w:tc>
        <w:tc>
          <w:tcPr>
            <w:tcW w:w="940" w:type="dxa"/>
            <w:tcBorders>
              <w:top w:val="single" w:sz="4" w:space="0" w:color="auto"/>
              <w:left w:val="nil"/>
              <w:bottom w:val="nil"/>
              <w:right w:val="nil"/>
            </w:tcBorders>
          </w:tcPr>
          <w:p w14:paraId="6908C408" w14:textId="0E69BF12" w:rsidR="00E94432" w:rsidRDefault="00E94432" w:rsidP="00E94432">
            <w:pPr>
              <w:jc w:val="center"/>
            </w:pPr>
            <w:r>
              <w:t>2</w:t>
            </w:r>
          </w:p>
        </w:tc>
        <w:tc>
          <w:tcPr>
            <w:tcW w:w="940" w:type="dxa"/>
            <w:tcBorders>
              <w:top w:val="single" w:sz="4" w:space="0" w:color="auto"/>
              <w:left w:val="nil"/>
              <w:bottom w:val="nil"/>
              <w:right w:val="nil"/>
            </w:tcBorders>
          </w:tcPr>
          <w:p w14:paraId="1055538E" w14:textId="09D3D681" w:rsidR="00E94432" w:rsidRDefault="00E94432" w:rsidP="00E94432">
            <w:pPr>
              <w:jc w:val="center"/>
            </w:pPr>
            <w:r>
              <w:t>1</w:t>
            </w:r>
          </w:p>
        </w:tc>
        <w:tc>
          <w:tcPr>
            <w:tcW w:w="940" w:type="dxa"/>
            <w:tcBorders>
              <w:top w:val="single" w:sz="4" w:space="0" w:color="auto"/>
              <w:left w:val="nil"/>
              <w:bottom w:val="nil"/>
              <w:right w:val="nil"/>
            </w:tcBorders>
          </w:tcPr>
          <w:p w14:paraId="34733099" w14:textId="1ED8D8D9" w:rsidR="00E94432" w:rsidRDefault="00E94432" w:rsidP="00E94432">
            <w:pPr>
              <w:jc w:val="center"/>
            </w:pPr>
            <w:r>
              <w:t>0</w:t>
            </w:r>
          </w:p>
        </w:tc>
      </w:tr>
    </w:tbl>
    <w:p w14:paraId="2A619D3F" w14:textId="7DDA4A22" w:rsidR="000910E6" w:rsidRDefault="000910E6" w:rsidP="00A40AEE"/>
    <w:tbl>
      <w:tblPr>
        <w:tblStyle w:val="Tabellenraster"/>
        <w:tblW w:w="0" w:type="auto"/>
        <w:tblInd w:w="113" w:type="dxa"/>
        <w:tblLook w:val="04A0" w:firstRow="1" w:lastRow="0" w:firstColumn="1" w:lastColumn="0" w:noHBand="0" w:noVBand="1"/>
      </w:tblPr>
      <w:tblGrid>
        <w:gridCol w:w="742"/>
        <w:gridCol w:w="2230"/>
        <w:gridCol w:w="5635"/>
      </w:tblGrid>
      <w:tr w:rsidR="00B35531" w14:paraId="51090C43" w14:textId="77777777" w:rsidTr="00B35531">
        <w:tc>
          <w:tcPr>
            <w:tcW w:w="742" w:type="dxa"/>
            <w:tcBorders>
              <w:top w:val="nil"/>
              <w:left w:val="nil"/>
              <w:bottom w:val="single" w:sz="4" w:space="0" w:color="auto"/>
              <w:right w:val="nil"/>
            </w:tcBorders>
            <w:vAlign w:val="center"/>
          </w:tcPr>
          <w:p w14:paraId="78130DCF" w14:textId="69EE0EC7" w:rsidR="00B35531" w:rsidRDefault="00B35531" w:rsidP="0047028A">
            <w:r>
              <w:t>Code</w:t>
            </w:r>
          </w:p>
        </w:tc>
        <w:tc>
          <w:tcPr>
            <w:tcW w:w="2230" w:type="dxa"/>
            <w:tcBorders>
              <w:top w:val="nil"/>
              <w:left w:val="nil"/>
              <w:bottom w:val="single" w:sz="4" w:space="0" w:color="auto"/>
              <w:right w:val="nil"/>
            </w:tcBorders>
            <w:vAlign w:val="center"/>
          </w:tcPr>
          <w:p w14:paraId="0E05C17A" w14:textId="70E3771E" w:rsidR="00B35531" w:rsidRDefault="00B35531" w:rsidP="00B35531">
            <w:pPr>
              <w:jc w:val="center"/>
            </w:pPr>
            <w:r>
              <w:t>Bedeutung</w:t>
            </w:r>
          </w:p>
        </w:tc>
        <w:tc>
          <w:tcPr>
            <w:tcW w:w="5635" w:type="dxa"/>
            <w:tcBorders>
              <w:top w:val="nil"/>
              <w:left w:val="nil"/>
              <w:bottom w:val="single" w:sz="4" w:space="0" w:color="auto"/>
              <w:right w:val="nil"/>
            </w:tcBorders>
            <w:vAlign w:val="center"/>
          </w:tcPr>
          <w:p w14:paraId="0DDC21CA" w14:textId="11FC24ED" w:rsidR="00B35531" w:rsidRDefault="00B35531" w:rsidP="00B35531">
            <w:pPr>
              <w:jc w:val="center"/>
            </w:pPr>
            <w:r>
              <w:t>Beschreibung</w:t>
            </w:r>
          </w:p>
        </w:tc>
      </w:tr>
      <w:tr w:rsidR="00B35531" w14:paraId="6AEC16A2" w14:textId="77777777" w:rsidTr="00B35531">
        <w:tc>
          <w:tcPr>
            <w:tcW w:w="742" w:type="dxa"/>
            <w:tcBorders>
              <w:top w:val="single" w:sz="4" w:space="0" w:color="auto"/>
            </w:tcBorders>
            <w:vAlign w:val="center"/>
          </w:tcPr>
          <w:p w14:paraId="632843EC" w14:textId="2BFEC70D" w:rsidR="00B35531" w:rsidRDefault="00B35531" w:rsidP="00B35531">
            <w:pPr>
              <w:jc w:val="center"/>
            </w:pPr>
            <w:r>
              <w:t>DIR</w:t>
            </w:r>
          </w:p>
        </w:tc>
        <w:tc>
          <w:tcPr>
            <w:tcW w:w="2230" w:type="dxa"/>
            <w:tcBorders>
              <w:top w:val="single" w:sz="4" w:space="0" w:color="auto"/>
            </w:tcBorders>
            <w:vAlign w:val="center"/>
          </w:tcPr>
          <w:p w14:paraId="1AC2AFEB" w14:textId="34500B5D" w:rsidR="00B35531" w:rsidRDefault="00B35531" w:rsidP="00B35531">
            <w:pPr>
              <w:jc w:val="center"/>
            </w:pPr>
            <w:proofErr w:type="spellStart"/>
            <w:r>
              <w:t>Direction</w:t>
            </w:r>
            <w:proofErr w:type="spellEnd"/>
          </w:p>
        </w:tc>
        <w:tc>
          <w:tcPr>
            <w:tcW w:w="5635" w:type="dxa"/>
            <w:tcBorders>
              <w:top w:val="single" w:sz="4" w:space="0" w:color="auto"/>
            </w:tcBorders>
            <w:vAlign w:val="center"/>
          </w:tcPr>
          <w:p w14:paraId="39E39586" w14:textId="003DDAA5" w:rsidR="00B35531" w:rsidRDefault="00411563" w:rsidP="00B35531">
            <w:pPr>
              <w:jc w:val="center"/>
            </w:pPr>
            <w:r>
              <w:t xml:space="preserve">Nur bei </w:t>
            </w:r>
            <w:proofErr w:type="spellStart"/>
            <w:r w:rsidR="00227615">
              <w:t>B</w:t>
            </w:r>
            <w:r>
              <w:t>alanced</w:t>
            </w:r>
            <w:proofErr w:type="spellEnd"/>
            <w:r>
              <w:t xml:space="preserve"> Ver.: 1 =&gt; A nach B; 2 =&gt; B nach A</w:t>
            </w:r>
          </w:p>
        </w:tc>
      </w:tr>
      <w:tr w:rsidR="00B35531" w14:paraId="7464B318" w14:textId="77777777" w:rsidTr="00B35531">
        <w:tc>
          <w:tcPr>
            <w:tcW w:w="742" w:type="dxa"/>
            <w:vAlign w:val="center"/>
          </w:tcPr>
          <w:p w14:paraId="7E2D46B3" w14:textId="68270C05" w:rsidR="00B35531" w:rsidRDefault="00B35531" w:rsidP="00B35531">
            <w:pPr>
              <w:jc w:val="center"/>
            </w:pPr>
            <w:r>
              <w:t>PRM</w:t>
            </w:r>
          </w:p>
        </w:tc>
        <w:tc>
          <w:tcPr>
            <w:tcW w:w="2230" w:type="dxa"/>
            <w:vAlign w:val="center"/>
          </w:tcPr>
          <w:p w14:paraId="29FE38FD" w14:textId="49709EA0" w:rsidR="00B35531" w:rsidRDefault="00B35531" w:rsidP="00B35531">
            <w:pPr>
              <w:jc w:val="center"/>
            </w:pPr>
            <w:r>
              <w:t>Primary</w:t>
            </w:r>
          </w:p>
        </w:tc>
        <w:tc>
          <w:tcPr>
            <w:tcW w:w="5635" w:type="dxa"/>
            <w:vAlign w:val="center"/>
          </w:tcPr>
          <w:p w14:paraId="18DD1469" w14:textId="1F35C961" w:rsidR="00B35531" w:rsidRDefault="00411563" w:rsidP="00B35531">
            <w:pPr>
              <w:jc w:val="center"/>
            </w:pPr>
            <w:r>
              <w:t>1 =&gt; Von P</w:t>
            </w:r>
            <w:r w:rsidR="0059160B">
              <w:t>.</w:t>
            </w:r>
            <w:r>
              <w:t xml:space="preserve"> nach S</w:t>
            </w:r>
            <w:r w:rsidR="0059160B">
              <w:t>.; 0 =&gt; Von S. nach P.</w:t>
            </w:r>
          </w:p>
        </w:tc>
      </w:tr>
      <w:tr w:rsidR="00B35531" w14:paraId="161072D1" w14:textId="77777777" w:rsidTr="00B35531">
        <w:tc>
          <w:tcPr>
            <w:tcW w:w="742" w:type="dxa"/>
            <w:vAlign w:val="center"/>
          </w:tcPr>
          <w:p w14:paraId="56378D56" w14:textId="3D0514E7" w:rsidR="00B35531" w:rsidRDefault="00B35531" w:rsidP="00B35531">
            <w:pPr>
              <w:jc w:val="center"/>
            </w:pPr>
            <w:r>
              <w:t>FCB</w:t>
            </w:r>
          </w:p>
        </w:tc>
        <w:tc>
          <w:tcPr>
            <w:tcW w:w="2230" w:type="dxa"/>
            <w:vAlign w:val="center"/>
          </w:tcPr>
          <w:p w14:paraId="2C36128E" w14:textId="7CCFCCDF" w:rsidR="00B35531" w:rsidRDefault="00B35531" w:rsidP="00B35531">
            <w:pPr>
              <w:jc w:val="center"/>
            </w:pPr>
            <w:r>
              <w:t>Frame Count Bit</w:t>
            </w:r>
          </w:p>
        </w:tc>
        <w:tc>
          <w:tcPr>
            <w:tcW w:w="5635" w:type="dxa"/>
            <w:vAlign w:val="center"/>
          </w:tcPr>
          <w:p w14:paraId="3172A428" w14:textId="35168539" w:rsidR="00B35531" w:rsidRDefault="00411563" w:rsidP="00B35531">
            <w:pPr>
              <w:jc w:val="center"/>
            </w:pPr>
            <w:r>
              <w:t xml:space="preserve">Wechselt zwischen 1 und 0 bei </w:t>
            </w:r>
            <w:r w:rsidR="0059160B">
              <w:t>jeder P. Nachricht</w:t>
            </w:r>
          </w:p>
        </w:tc>
      </w:tr>
      <w:tr w:rsidR="00B35531" w14:paraId="1CBF5AFE" w14:textId="77777777" w:rsidTr="00B35531">
        <w:tc>
          <w:tcPr>
            <w:tcW w:w="742" w:type="dxa"/>
            <w:vAlign w:val="center"/>
          </w:tcPr>
          <w:p w14:paraId="10117F11" w14:textId="06FFA9C7" w:rsidR="00B35531" w:rsidRDefault="00B35531" w:rsidP="00B35531">
            <w:pPr>
              <w:jc w:val="center"/>
            </w:pPr>
            <w:r>
              <w:t>FCV</w:t>
            </w:r>
          </w:p>
        </w:tc>
        <w:tc>
          <w:tcPr>
            <w:tcW w:w="2230" w:type="dxa"/>
            <w:vAlign w:val="center"/>
          </w:tcPr>
          <w:p w14:paraId="0A445910" w14:textId="415F8280" w:rsidR="00B35531" w:rsidRDefault="00B35531" w:rsidP="00B35531">
            <w:pPr>
              <w:jc w:val="center"/>
            </w:pPr>
            <w:r>
              <w:t>Frame Count Valid</w:t>
            </w:r>
          </w:p>
        </w:tc>
        <w:tc>
          <w:tcPr>
            <w:tcW w:w="5635" w:type="dxa"/>
            <w:vAlign w:val="center"/>
          </w:tcPr>
          <w:p w14:paraId="7B1982E4" w14:textId="145EA255" w:rsidR="00B35531" w:rsidRDefault="0059160B" w:rsidP="00B35531">
            <w:pPr>
              <w:jc w:val="center"/>
            </w:pPr>
            <w:r>
              <w:t>1 =&gt; FCB ist valid; 0 =&gt; Ignoriere FCB</w:t>
            </w:r>
          </w:p>
        </w:tc>
      </w:tr>
      <w:tr w:rsidR="00B35531" w14:paraId="0A5796FD" w14:textId="77777777" w:rsidTr="00B35531">
        <w:tc>
          <w:tcPr>
            <w:tcW w:w="742" w:type="dxa"/>
            <w:vAlign w:val="center"/>
          </w:tcPr>
          <w:p w14:paraId="741286FB" w14:textId="1920F230" w:rsidR="00B35531" w:rsidRDefault="00B35531" w:rsidP="00B35531">
            <w:pPr>
              <w:jc w:val="center"/>
            </w:pPr>
            <w:r>
              <w:t>ACD</w:t>
            </w:r>
          </w:p>
        </w:tc>
        <w:tc>
          <w:tcPr>
            <w:tcW w:w="2230" w:type="dxa"/>
            <w:vAlign w:val="center"/>
          </w:tcPr>
          <w:p w14:paraId="05D13AAE" w14:textId="3E965B4F" w:rsidR="00B35531" w:rsidRDefault="00B35531" w:rsidP="00B35531">
            <w:pPr>
              <w:jc w:val="center"/>
            </w:pPr>
            <w:r>
              <w:t>Access Demand B</w:t>
            </w:r>
            <w:r w:rsidR="0059160B">
              <w:t>i</w:t>
            </w:r>
            <w:r>
              <w:t>t</w:t>
            </w:r>
          </w:p>
        </w:tc>
        <w:tc>
          <w:tcPr>
            <w:tcW w:w="5635" w:type="dxa"/>
            <w:vAlign w:val="center"/>
          </w:tcPr>
          <w:p w14:paraId="46C4E37A" w14:textId="3C25851E" w:rsidR="00B35531" w:rsidRDefault="0059160B" w:rsidP="00B35531">
            <w:pPr>
              <w:jc w:val="center"/>
            </w:pPr>
            <w:r>
              <w:t>1 =&gt; Class 1 Data</w:t>
            </w:r>
            <w:r w:rsidR="0047028A">
              <w:t xml:space="preserve"> verfügbar; 0 =&gt; Keine Class 1 Data </w:t>
            </w:r>
          </w:p>
        </w:tc>
      </w:tr>
      <w:tr w:rsidR="00B35531" w14:paraId="21DF7279" w14:textId="77777777" w:rsidTr="00B35531">
        <w:tc>
          <w:tcPr>
            <w:tcW w:w="742" w:type="dxa"/>
            <w:vAlign w:val="center"/>
          </w:tcPr>
          <w:p w14:paraId="5D482F51" w14:textId="1FF7EC70" w:rsidR="00B35531" w:rsidRDefault="00B35531" w:rsidP="00B35531">
            <w:pPr>
              <w:jc w:val="center"/>
            </w:pPr>
            <w:r>
              <w:t>DFC</w:t>
            </w:r>
          </w:p>
        </w:tc>
        <w:tc>
          <w:tcPr>
            <w:tcW w:w="2230" w:type="dxa"/>
            <w:vAlign w:val="center"/>
          </w:tcPr>
          <w:p w14:paraId="354C143D" w14:textId="44CD658E" w:rsidR="00B35531" w:rsidRDefault="00B35531" w:rsidP="00B35531">
            <w:pPr>
              <w:jc w:val="center"/>
            </w:pPr>
            <w:r>
              <w:t>Data Flow Control</w:t>
            </w:r>
          </w:p>
        </w:tc>
        <w:tc>
          <w:tcPr>
            <w:tcW w:w="5635" w:type="dxa"/>
            <w:vAlign w:val="center"/>
          </w:tcPr>
          <w:p w14:paraId="42B12B85" w14:textId="1B72D8D3" w:rsidR="00B35531" w:rsidRDefault="0047028A" w:rsidP="0047028A">
            <w:pPr>
              <w:keepNext/>
              <w:jc w:val="center"/>
            </w:pPr>
            <w:r>
              <w:t>1 =&gt; Buffer von S. ist voll; 0 =&gt; Noch Platz im Buffer</w:t>
            </w:r>
          </w:p>
        </w:tc>
      </w:tr>
    </w:tbl>
    <w:p w14:paraId="3A5AE8CC" w14:textId="423EF3CA" w:rsidR="000910E6" w:rsidRDefault="0047028A" w:rsidP="0047028A">
      <w:pPr>
        <w:pStyle w:val="Beschriftung"/>
      </w:pPr>
      <w:bookmarkStart w:id="34" w:name="_Ref106980734"/>
      <w:bookmarkStart w:id="35" w:name="_Toc107847910"/>
      <w:r>
        <w:t xml:space="preserve">Abb. </w:t>
      </w:r>
      <w:r w:rsidR="00192595">
        <w:fldChar w:fldCharType="begin"/>
      </w:r>
      <w:r w:rsidR="00192595">
        <w:instrText xml:space="preserve"> SEQ Abb. \* ARABIC </w:instrText>
      </w:r>
      <w:r w:rsidR="00192595">
        <w:fldChar w:fldCharType="separate"/>
      </w:r>
      <w:r w:rsidR="00E873EE">
        <w:rPr>
          <w:noProof/>
        </w:rPr>
        <w:t>12</w:t>
      </w:r>
      <w:r w:rsidR="00192595">
        <w:rPr>
          <w:noProof/>
        </w:rPr>
        <w:fldChar w:fldCharType="end"/>
      </w:r>
      <w:bookmarkEnd w:id="34"/>
      <w:r>
        <w:t xml:space="preserve"> 101er Control Field </w:t>
      </w:r>
      <w:r>
        <w:fldChar w:fldCharType="begin"/>
      </w:r>
      <w:r w:rsidR="00657F51">
        <w:instrText xml:space="preserve"> ADDIN ZOTERO_ITEM CSL_CITATION {"citationID":"u8QLkKdE","properties":{"formattedCitation":"[11, S. 195\\uc0\\u8211{}200]","plainCitation":"[11, S. 195–200]","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200"}],"schema":"https://github.com/citation-style-language/schema/raw/master/csl-citation.json"} </w:instrText>
      </w:r>
      <w:r>
        <w:fldChar w:fldCharType="separate"/>
      </w:r>
      <w:r w:rsidR="00657F51" w:rsidRPr="00657F51">
        <w:rPr>
          <w:rFonts w:cs="Arial"/>
          <w:szCs w:val="24"/>
        </w:rPr>
        <w:t>[11, S. 195–200]</w:t>
      </w:r>
      <w:bookmarkEnd w:id="35"/>
      <w:r>
        <w:fldChar w:fldCharType="end"/>
      </w:r>
    </w:p>
    <w:p w14:paraId="7105D404" w14:textId="756EDA03" w:rsidR="000910E6" w:rsidRDefault="00657F51" w:rsidP="00A40AEE">
      <w:r>
        <w:t xml:space="preserve">Wie in </w:t>
      </w:r>
      <w:r>
        <w:fldChar w:fldCharType="begin"/>
      </w:r>
      <w:r>
        <w:instrText xml:space="preserve"> REF _Ref106980734 \h </w:instrText>
      </w:r>
      <w:r>
        <w:fldChar w:fldCharType="separate"/>
      </w:r>
      <w:r w:rsidR="00665F15">
        <w:t xml:space="preserve">Abb. </w:t>
      </w:r>
      <w:r w:rsidR="00665F15">
        <w:rPr>
          <w:noProof/>
        </w:rPr>
        <w:t>12</w:t>
      </w:r>
      <w:r>
        <w:fldChar w:fldCharType="end"/>
      </w:r>
      <w:r>
        <w:t xml:space="preserve"> zu erkennen ist, besteht das Control Field zu einer Hälfte aus Flow Management Bits und zur anderen Hälfte aus </w:t>
      </w:r>
      <w:proofErr w:type="spellStart"/>
      <w:r>
        <w:t>Function</w:t>
      </w:r>
      <w:proofErr w:type="spellEnd"/>
      <w:r>
        <w:t xml:space="preserve"> Code Bits. Das erste Bit, DIR, zeigt bei einer </w:t>
      </w:r>
      <w:proofErr w:type="spellStart"/>
      <w:r w:rsidR="00227615">
        <w:t>B</w:t>
      </w:r>
      <w:r>
        <w:t>alanced</w:t>
      </w:r>
      <w:proofErr w:type="spellEnd"/>
      <w:r>
        <w:t xml:space="preserve"> Verbindung die Richtung an. Also ob es von A nach B oder von B nach A geschickt worden ist. </w:t>
      </w:r>
      <w:r w:rsidR="00227615">
        <w:t xml:space="preserve">Bei </w:t>
      </w:r>
      <w:proofErr w:type="spellStart"/>
      <w:r w:rsidR="00227615">
        <w:t>Unbalanced</w:t>
      </w:r>
      <w:proofErr w:type="spellEnd"/>
      <w:r w:rsidR="00227615">
        <w:t xml:space="preserve"> Verbindungen ist es immer 0. Danach folgt das PRM Bit, welches angibt ob die Nachricht von einer Primary Station an eine </w:t>
      </w:r>
      <w:proofErr w:type="spellStart"/>
      <w:r w:rsidR="00227615">
        <w:t>Secondary</w:t>
      </w:r>
      <w:proofErr w:type="spellEnd"/>
      <w:r w:rsidR="00227615">
        <w:t xml:space="preserve"> Station oder andersherum gesendet wurde. Das Frame Count Bit ist für das Erkennen für verlorene oder doppelt Nachrichten an der </w:t>
      </w:r>
      <w:proofErr w:type="spellStart"/>
      <w:r w:rsidR="00227615">
        <w:t>Secondary</w:t>
      </w:r>
      <w:proofErr w:type="spellEnd"/>
      <w:r w:rsidR="00227615">
        <w:t xml:space="preserve"> Station da. Solange das Frame Count Valid Bit 1 ist, muss das FCB bei jeder gesendeten Nachricht der Primary Station </w:t>
      </w:r>
      <w:r w:rsidR="00662F68">
        <w:t xml:space="preserve">geändert werden, damit die </w:t>
      </w:r>
      <w:proofErr w:type="spellStart"/>
      <w:r w:rsidR="00662F68">
        <w:t>Secondary</w:t>
      </w:r>
      <w:proofErr w:type="spellEnd"/>
      <w:r w:rsidR="00662F68">
        <w:t xml:space="preserve"> Station die Nachricht akzeptiert. Wenn dies nicht der Fall ist, akzeptiert die </w:t>
      </w:r>
      <w:proofErr w:type="spellStart"/>
      <w:r w:rsidR="00662F68">
        <w:t>Secondary</w:t>
      </w:r>
      <w:proofErr w:type="spellEnd"/>
      <w:r w:rsidR="00662F68">
        <w:t xml:space="preserve"> Station keine Nachrichten mehr bis die Primary Station die Verbindung zurückgesetzt </w:t>
      </w:r>
      <w:r w:rsidR="00234D78">
        <w:t xml:space="preserve">hat. Das DFC Bit wird von einer </w:t>
      </w:r>
      <w:proofErr w:type="spellStart"/>
      <w:r w:rsidR="00234D78">
        <w:t>Secondary</w:t>
      </w:r>
      <w:proofErr w:type="spellEnd"/>
      <w:r w:rsidR="00234D78">
        <w:t xml:space="preserve"> Station so lange 1 gesetzt, bis in ihren Buffer wieder Nachrichten passen. Währenddessen unterbricht die Primary Station das Senden von Daten, sondern sie sendet Link Status </w:t>
      </w:r>
      <w:proofErr w:type="spellStart"/>
      <w:r w:rsidR="00234D78">
        <w:t>Requests</w:t>
      </w:r>
      <w:proofErr w:type="spellEnd"/>
      <w:r w:rsidR="00234D78">
        <w:t xml:space="preserve"> bis das DFC Bit wieder 0 ist. Es gibt </w:t>
      </w:r>
      <w:r w:rsidR="00234D78">
        <w:lastRenderedPageBreak/>
        <w:t xml:space="preserve">Class 1 und Class 2 Data. Wenn Class 1 Data verfügbar ist, wird das ACD Bit auf 1 gesetzt </w:t>
      </w:r>
      <w:r w:rsidR="00234D78">
        <w:fldChar w:fldCharType="begin"/>
      </w:r>
      <w:r w:rsidR="00234D78">
        <w:instrText xml:space="preserve"> ADDIN ZOTERO_ITEM CSL_CITATION {"citationID":"SUGEpkSO","properties":{"formattedCitation":"[11, S. 197]","plainCitation":"[11, S. 197]","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7"}],"schema":"https://github.com/citation-style-language/schema/raw/master/csl-citation.json"} </w:instrText>
      </w:r>
      <w:r w:rsidR="00234D78">
        <w:fldChar w:fldCharType="separate"/>
      </w:r>
      <w:r w:rsidR="00234D78" w:rsidRPr="00234D78">
        <w:rPr>
          <w:rFonts w:cs="Arial"/>
        </w:rPr>
        <w:t>[11, S. 197]</w:t>
      </w:r>
      <w:r w:rsidR="00234D78">
        <w:fldChar w:fldCharType="end"/>
      </w:r>
      <w:r w:rsidR="00234D78">
        <w:t>.</w:t>
      </w:r>
      <w:r w:rsidR="00476BF6">
        <w:t xml:space="preserve"> </w:t>
      </w:r>
    </w:p>
    <w:p w14:paraId="35F5FFF1" w14:textId="3968A003" w:rsidR="00D1160D" w:rsidRDefault="00D1160D" w:rsidP="00A40AEE"/>
    <w:p w14:paraId="4DFF26D5" w14:textId="68D10D0B" w:rsidR="009C0E8D" w:rsidRDefault="009C0E8D" w:rsidP="009C0E8D">
      <w:pPr>
        <w:pStyle w:val="Beschriftung"/>
        <w:keepNext/>
        <w:jc w:val="center"/>
      </w:pPr>
      <w:bookmarkStart w:id="36" w:name="_Ref106983857"/>
      <w:r>
        <w:t xml:space="preserve">TABELLE </w:t>
      </w:r>
      <w:r w:rsidR="00192595">
        <w:fldChar w:fldCharType="begin"/>
      </w:r>
      <w:r w:rsidR="00192595">
        <w:instrText xml:space="preserve"> SEQ TABELLE \* ROMAN </w:instrText>
      </w:r>
      <w:r w:rsidR="00192595">
        <w:fldChar w:fldCharType="separate"/>
      </w:r>
      <w:r w:rsidR="00665F15">
        <w:rPr>
          <w:noProof/>
        </w:rPr>
        <w:t>II</w:t>
      </w:r>
      <w:r w:rsidR="00192595">
        <w:rPr>
          <w:noProof/>
        </w:rPr>
        <w:fldChar w:fldCharType="end"/>
      </w:r>
      <w:bookmarkEnd w:id="36"/>
      <w:r>
        <w:t xml:space="preserve"> FUNCTION CODES 101ER</w:t>
      </w:r>
      <w:r w:rsidR="007C4411">
        <w:t xml:space="preserve"> </w:t>
      </w:r>
      <w:r w:rsidR="007C4411">
        <w:fldChar w:fldCharType="begin"/>
      </w:r>
      <w:r w:rsidR="007C4411">
        <w:instrText xml:space="preserve"> ADDIN ZOTERO_ITEM CSL_CITATION {"citationID":"vAUSOxY8","properties":{"formattedCitation":"[11, S. 195\\uc0\\u8211{}199]","plainCitation":"[11, S. 195–19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199"}],"schema":"https://github.com/citation-style-language/schema/raw/master/csl-citation.json"} </w:instrText>
      </w:r>
      <w:r w:rsidR="007C4411">
        <w:fldChar w:fldCharType="separate"/>
      </w:r>
      <w:r w:rsidR="007C4411" w:rsidRPr="007C4411">
        <w:rPr>
          <w:rFonts w:cs="Arial"/>
          <w:szCs w:val="24"/>
        </w:rPr>
        <w:t>[11, S. 195–199]</w:t>
      </w:r>
      <w:r w:rsidR="007C4411">
        <w:fldChar w:fldCharType="end"/>
      </w:r>
    </w:p>
    <w:tbl>
      <w:tblPr>
        <w:tblStyle w:val="Tabellenraster"/>
        <w:tblW w:w="0" w:type="auto"/>
        <w:tblInd w:w="113" w:type="dxa"/>
        <w:tblLook w:val="04A0" w:firstRow="1" w:lastRow="0" w:firstColumn="1" w:lastColumn="0" w:noHBand="0" w:noVBand="1"/>
      </w:tblPr>
      <w:tblGrid>
        <w:gridCol w:w="794"/>
        <w:gridCol w:w="3345"/>
        <w:gridCol w:w="236"/>
        <w:gridCol w:w="794"/>
        <w:gridCol w:w="3345"/>
      </w:tblGrid>
      <w:tr w:rsidR="00656F07" w14:paraId="788BA7EC" w14:textId="77777777" w:rsidTr="00656F07">
        <w:tc>
          <w:tcPr>
            <w:tcW w:w="4139" w:type="dxa"/>
            <w:gridSpan w:val="2"/>
            <w:tcBorders>
              <w:top w:val="nil"/>
              <w:left w:val="nil"/>
              <w:bottom w:val="nil"/>
              <w:right w:val="nil"/>
            </w:tcBorders>
            <w:vAlign w:val="center"/>
          </w:tcPr>
          <w:p w14:paraId="1DC44909" w14:textId="6C3BA17D" w:rsidR="00656F07" w:rsidRDefault="00656F07" w:rsidP="00656F07">
            <w:r>
              <w:t xml:space="preserve">    Primary zu </w:t>
            </w:r>
            <w:proofErr w:type="spellStart"/>
            <w:r>
              <w:t>Secondary</w:t>
            </w:r>
            <w:proofErr w:type="spellEnd"/>
          </w:p>
        </w:tc>
        <w:tc>
          <w:tcPr>
            <w:tcW w:w="236" w:type="dxa"/>
            <w:tcBorders>
              <w:top w:val="nil"/>
              <w:left w:val="nil"/>
              <w:bottom w:val="nil"/>
              <w:right w:val="nil"/>
            </w:tcBorders>
            <w:vAlign w:val="center"/>
          </w:tcPr>
          <w:p w14:paraId="0E32A1DC" w14:textId="77777777" w:rsidR="00656F07" w:rsidRDefault="00656F07" w:rsidP="00D1160D">
            <w:pPr>
              <w:jc w:val="center"/>
            </w:pPr>
          </w:p>
        </w:tc>
        <w:tc>
          <w:tcPr>
            <w:tcW w:w="4139" w:type="dxa"/>
            <w:gridSpan w:val="2"/>
            <w:tcBorders>
              <w:top w:val="nil"/>
              <w:left w:val="nil"/>
              <w:bottom w:val="nil"/>
              <w:right w:val="nil"/>
            </w:tcBorders>
            <w:vAlign w:val="center"/>
          </w:tcPr>
          <w:p w14:paraId="66C6ED54" w14:textId="20F5A2CF" w:rsidR="00656F07" w:rsidRDefault="00656F07" w:rsidP="00656F07">
            <w:r>
              <w:t xml:space="preserve">    </w:t>
            </w:r>
            <w:proofErr w:type="spellStart"/>
            <w:r>
              <w:t>Secondary</w:t>
            </w:r>
            <w:proofErr w:type="spellEnd"/>
            <w:r>
              <w:t xml:space="preserve"> zu Primary</w:t>
            </w:r>
          </w:p>
        </w:tc>
      </w:tr>
      <w:tr w:rsidR="00656F07" w14:paraId="57C4EB8C" w14:textId="77777777" w:rsidTr="00656F07">
        <w:tc>
          <w:tcPr>
            <w:tcW w:w="794" w:type="dxa"/>
            <w:tcBorders>
              <w:top w:val="nil"/>
              <w:left w:val="nil"/>
              <w:bottom w:val="single" w:sz="4" w:space="0" w:color="auto"/>
              <w:right w:val="nil"/>
            </w:tcBorders>
            <w:vAlign w:val="center"/>
          </w:tcPr>
          <w:p w14:paraId="75129474" w14:textId="2ED91FCE" w:rsidR="00D1160D" w:rsidRDefault="00D1160D" w:rsidP="00D1160D">
            <w:pPr>
              <w:jc w:val="center"/>
            </w:pPr>
            <w:r>
              <w:t>Code</w:t>
            </w:r>
          </w:p>
        </w:tc>
        <w:tc>
          <w:tcPr>
            <w:tcW w:w="3345" w:type="dxa"/>
            <w:tcBorders>
              <w:top w:val="nil"/>
              <w:left w:val="nil"/>
              <w:bottom w:val="single" w:sz="4" w:space="0" w:color="auto"/>
              <w:right w:val="nil"/>
            </w:tcBorders>
            <w:vAlign w:val="center"/>
          </w:tcPr>
          <w:p w14:paraId="64D62F08" w14:textId="20A87DED" w:rsidR="00D1160D" w:rsidRDefault="00D1160D" w:rsidP="00D1160D">
            <w:pPr>
              <w:jc w:val="center"/>
            </w:pPr>
            <w:r>
              <w:t>Beschreibung</w:t>
            </w:r>
          </w:p>
        </w:tc>
        <w:tc>
          <w:tcPr>
            <w:tcW w:w="236" w:type="dxa"/>
            <w:tcBorders>
              <w:top w:val="nil"/>
              <w:left w:val="nil"/>
              <w:bottom w:val="nil"/>
              <w:right w:val="nil"/>
            </w:tcBorders>
            <w:vAlign w:val="center"/>
          </w:tcPr>
          <w:p w14:paraId="07D740B8" w14:textId="77777777" w:rsidR="00D1160D" w:rsidRDefault="00D1160D" w:rsidP="00D1160D">
            <w:pPr>
              <w:jc w:val="center"/>
            </w:pPr>
          </w:p>
        </w:tc>
        <w:tc>
          <w:tcPr>
            <w:tcW w:w="794" w:type="dxa"/>
            <w:tcBorders>
              <w:top w:val="nil"/>
              <w:left w:val="nil"/>
              <w:bottom w:val="single" w:sz="4" w:space="0" w:color="auto"/>
              <w:right w:val="nil"/>
            </w:tcBorders>
            <w:vAlign w:val="center"/>
          </w:tcPr>
          <w:p w14:paraId="67DA7B27" w14:textId="37895D4C" w:rsidR="00D1160D" w:rsidRDefault="00D1160D" w:rsidP="00D1160D">
            <w:pPr>
              <w:jc w:val="center"/>
            </w:pPr>
            <w:r>
              <w:t>Code</w:t>
            </w:r>
          </w:p>
        </w:tc>
        <w:tc>
          <w:tcPr>
            <w:tcW w:w="3345" w:type="dxa"/>
            <w:tcBorders>
              <w:top w:val="nil"/>
              <w:left w:val="nil"/>
              <w:bottom w:val="single" w:sz="4" w:space="0" w:color="auto"/>
              <w:right w:val="nil"/>
            </w:tcBorders>
            <w:vAlign w:val="center"/>
          </w:tcPr>
          <w:p w14:paraId="43B37CBB" w14:textId="6E2473E3" w:rsidR="00D1160D" w:rsidRDefault="00D1160D" w:rsidP="00D1160D">
            <w:pPr>
              <w:jc w:val="center"/>
            </w:pPr>
            <w:r>
              <w:t>Beschreibung</w:t>
            </w:r>
          </w:p>
        </w:tc>
      </w:tr>
      <w:tr w:rsidR="00656F07" w14:paraId="123EAE1F" w14:textId="77777777" w:rsidTr="00656F07">
        <w:tc>
          <w:tcPr>
            <w:tcW w:w="794" w:type="dxa"/>
            <w:tcBorders>
              <w:top w:val="single" w:sz="4" w:space="0" w:color="auto"/>
            </w:tcBorders>
            <w:vAlign w:val="center"/>
          </w:tcPr>
          <w:p w14:paraId="388D3CFE" w14:textId="4799CCEE" w:rsidR="00D1160D" w:rsidRDefault="00D1160D" w:rsidP="00D1160D">
            <w:pPr>
              <w:jc w:val="center"/>
            </w:pPr>
            <w:r>
              <w:t>0</w:t>
            </w:r>
          </w:p>
        </w:tc>
        <w:tc>
          <w:tcPr>
            <w:tcW w:w="3345" w:type="dxa"/>
            <w:tcBorders>
              <w:top w:val="single" w:sz="4" w:space="0" w:color="auto"/>
            </w:tcBorders>
          </w:tcPr>
          <w:p w14:paraId="1D699BAA" w14:textId="61676365" w:rsidR="00D1160D" w:rsidRDefault="009C0E8D" w:rsidP="00656F07">
            <w:r>
              <w:t xml:space="preserve">Send - </w:t>
            </w:r>
            <w:proofErr w:type="spellStart"/>
            <w:r w:rsidR="00656F07">
              <w:t>Reset</w:t>
            </w:r>
            <w:proofErr w:type="spellEnd"/>
            <w:r w:rsidR="00656F07">
              <w:t xml:space="preserve"> Link</w:t>
            </w:r>
          </w:p>
        </w:tc>
        <w:tc>
          <w:tcPr>
            <w:tcW w:w="236" w:type="dxa"/>
            <w:tcBorders>
              <w:top w:val="nil"/>
              <w:bottom w:val="nil"/>
            </w:tcBorders>
            <w:vAlign w:val="center"/>
          </w:tcPr>
          <w:p w14:paraId="778595DB" w14:textId="77777777" w:rsidR="00D1160D" w:rsidRDefault="00D1160D" w:rsidP="00D1160D">
            <w:pPr>
              <w:jc w:val="center"/>
            </w:pPr>
          </w:p>
        </w:tc>
        <w:tc>
          <w:tcPr>
            <w:tcW w:w="794" w:type="dxa"/>
            <w:tcBorders>
              <w:top w:val="single" w:sz="4" w:space="0" w:color="auto"/>
            </w:tcBorders>
            <w:vAlign w:val="center"/>
          </w:tcPr>
          <w:p w14:paraId="5AD2EF3D" w14:textId="11CFFC23" w:rsidR="00D1160D" w:rsidRDefault="00D1160D" w:rsidP="00D1160D">
            <w:pPr>
              <w:jc w:val="center"/>
            </w:pPr>
            <w:r>
              <w:t>0</w:t>
            </w:r>
          </w:p>
        </w:tc>
        <w:tc>
          <w:tcPr>
            <w:tcW w:w="3345" w:type="dxa"/>
            <w:tcBorders>
              <w:top w:val="single" w:sz="4" w:space="0" w:color="auto"/>
            </w:tcBorders>
          </w:tcPr>
          <w:p w14:paraId="6930DA96" w14:textId="42642118" w:rsidR="00D1160D" w:rsidRDefault="00656F07" w:rsidP="00656F07">
            <w:proofErr w:type="spellStart"/>
            <w:r>
              <w:t>Confirm</w:t>
            </w:r>
            <w:proofErr w:type="spellEnd"/>
            <w:r>
              <w:t xml:space="preserve"> - ACK</w:t>
            </w:r>
          </w:p>
        </w:tc>
      </w:tr>
      <w:tr w:rsidR="00656F07" w14:paraId="018D3275" w14:textId="77777777" w:rsidTr="00656F07">
        <w:tc>
          <w:tcPr>
            <w:tcW w:w="794" w:type="dxa"/>
            <w:vAlign w:val="center"/>
          </w:tcPr>
          <w:p w14:paraId="09AA97E2" w14:textId="4F181C0A" w:rsidR="00D1160D" w:rsidRDefault="00D1160D" w:rsidP="00D1160D">
            <w:pPr>
              <w:jc w:val="center"/>
            </w:pPr>
            <w:r>
              <w:t>1</w:t>
            </w:r>
          </w:p>
        </w:tc>
        <w:tc>
          <w:tcPr>
            <w:tcW w:w="3345" w:type="dxa"/>
          </w:tcPr>
          <w:p w14:paraId="70916A8D" w14:textId="3998D866" w:rsidR="00D1160D" w:rsidRDefault="009C0E8D" w:rsidP="00656F07">
            <w:r>
              <w:t xml:space="preserve">Send - </w:t>
            </w:r>
            <w:proofErr w:type="spellStart"/>
            <w:r w:rsidR="00656F07">
              <w:t>Reset</w:t>
            </w:r>
            <w:proofErr w:type="spellEnd"/>
            <w:r w:rsidR="00656F07">
              <w:t xml:space="preserve"> User </w:t>
            </w:r>
            <w:proofErr w:type="spellStart"/>
            <w:r w:rsidR="00656F07">
              <w:t>Process</w:t>
            </w:r>
            <w:proofErr w:type="spellEnd"/>
            <w:r w:rsidR="00D34067">
              <w:t xml:space="preserve"> </w:t>
            </w:r>
          </w:p>
        </w:tc>
        <w:tc>
          <w:tcPr>
            <w:tcW w:w="236" w:type="dxa"/>
            <w:tcBorders>
              <w:top w:val="nil"/>
              <w:bottom w:val="nil"/>
            </w:tcBorders>
            <w:vAlign w:val="center"/>
          </w:tcPr>
          <w:p w14:paraId="15B19EEF" w14:textId="77777777" w:rsidR="00D1160D" w:rsidRDefault="00D1160D" w:rsidP="00D1160D">
            <w:pPr>
              <w:jc w:val="center"/>
            </w:pPr>
          </w:p>
        </w:tc>
        <w:tc>
          <w:tcPr>
            <w:tcW w:w="794" w:type="dxa"/>
            <w:vAlign w:val="center"/>
          </w:tcPr>
          <w:p w14:paraId="5A2AE61A" w14:textId="730895F1" w:rsidR="00D1160D" w:rsidRDefault="00D1160D" w:rsidP="00D1160D">
            <w:pPr>
              <w:jc w:val="center"/>
            </w:pPr>
            <w:r>
              <w:t>1</w:t>
            </w:r>
          </w:p>
        </w:tc>
        <w:tc>
          <w:tcPr>
            <w:tcW w:w="3345" w:type="dxa"/>
          </w:tcPr>
          <w:p w14:paraId="3ACA64E3" w14:textId="5AD2B86D" w:rsidR="00D1160D" w:rsidRDefault="00656F07" w:rsidP="00656F07">
            <w:proofErr w:type="spellStart"/>
            <w:r>
              <w:t>Confirm</w:t>
            </w:r>
            <w:proofErr w:type="spellEnd"/>
            <w:r>
              <w:t xml:space="preserve"> - NACK</w:t>
            </w:r>
          </w:p>
        </w:tc>
      </w:tr>
      <w:tr w:rsidR="00656F07" w14:paraId="4F4AB45A" w14:textId="77777777" w:rsidTr="00656F07">
        <w:tc>
          <w:tcPr>
            <w:tcW w:w="794" w:type="dxa"/>
            <w:vAlign w:val="center"/>
          </w:tcPr>
          <w:p w14:paraId="20D56BC0" w14:textId="6AF897FA" w:rsidR="00D1160D" w:rsidRDefault="00D1160D" w:rsidP="00D1160D">
            <w:pPr>
              <w:jc w:val="center"/>
            </w:pPr>
            <w:r>
              <w:t>3</w:t>
            </w:r>
          </w:p>
        </w:tc>
        <w:tc>
          <w:tcPr>
            <w:tcW w:w="3345" w:type="dxa"/>
          </w:tcPr>
          <w:p w14:paraId="369375E6" w14:textId="22ADC896" w:rsidR="00D1160D" w:rsidRDefault="009C0E8D" w:rsidP="00656F07">
            <w:r>
              <w:t xml:space="preserve">Send - </w:t>
            </w:r>
            <w:r w:rsidR="00A97982">
              <w:t xml:space="preserve">User Data </w:t>
            </w:r>
          </w:p>
        </w:tc>
        <w:tc>
          <w:tcPr>
            <w:tcW w:w="236" w:type="dxa"/>
            <w:tcBorders>
              <w:top w:val="nil"/>
              <w:bottom w:val="nil"/>
            </w:tcBorders>
            <w:vAlign w:val="center"/>
          </w:tcPr>
          <w:p w14:paraId="521ED308" w14:textId="77777777" w:rsidR="00D1160D" w:rsidRDefault="00D1160D" w:rsidP="00D1160D">
            <w:pPr>
              <w:jc w:val="center"/>
            </w:pPr>
          </w:p>
        </w:tc>
        <w:tc>
          <w:tcPr>
            <w:tcW w:w="794" w:type="dxa"/>
            <w:vAlign w:val="center"/>
          </w:tcPr>
          <w:p w14:paraId="0392AD3B" w14:textId="2B6D267A" w:rsidR="00D1160D" w:rsidRDefault="00D1160D" w:rsidP="00D1160D">
            <w:pPr>
              <w:jc w:val="center"/>
            </w:pPr>
            <w:r>
              <w:t>8</w:t>
            </w:r>
          </w:p>
        </w:tc>
        <w:tc>
          <w:tcPr>
            <w:tcW w:w="3345" w:type="dxa"/>
          </w:tcPr>
          <w:p w14:paraId="2D0C6350" w14:textId="433D147E" w:rsidR="00D1160D" w:rsidRDefault="00656F07" w:rsidP="00656F07">
            <w:proofErr w:type="spellStart"/>
            <w:r>
              <w:t>Respond</w:t>
            </w:r>
            <w:proofErr w:type="spellEnd"/>
            <w:r>
              <w:t xml:space="preserve"> - User Data</w:t>
            </w:r>
          </w:p>
        </w:tc>
      </w:tr>
      <w:tr w:rsidR="00656F07" w14:paraId="4BD19EF3" w14:textId="77777777" w:rsidTr="00656F07">
        <w:tc>
          <w:tcPr>
            <w:tcW w:w="794" w:type="dxa"/>
            <w:vAlign w:val="center"/>
          </w:tcPr>
          <w:p w14:paraId="7FF5B4B0" w14:textId="5DEB44AF" w:rsidR="00D1160D" w:rsidRDefault="00D1160D" w:rsidP="00D1160D">
            <w:pPr>
              <w:jc w:val="center"/>
            </w:pPr>
            <w:r>
              <w:t>4</w:t>
            </w:r>
          </w:p>
        </w:tc>
        <w:tc>
          <w:tcPr>
            <w:tcW w:w="3345" w:type="dxa"/>
          </w:tcPr>
          <w:p w14:paraId="1021B588" w14:textId="5E61D8CA" w:rsidR="00D1160D" w:rsidRDefault="009C0E8D" w:rsidP="00656F07">
            <w:r>
              <w:t xml:space="preserve">Send - </w:t>
            </w:r>
            <w:r w:rsidR="00A97982">
              <w:t xml:space="preserve">User Data </w:t>
            </w:r>
            <w:r>
              <w:t>(</w:t>
            </w:r>
            <w:proofErr w:type="spellStart"/>
            <w:r w:rsidR="00A97982">
              <w:t>No</w:t>
            </w:r>
            <w:proofErr w:type="spellEnd"/>
            <w:r w:rsidR="00A97982">
              <w:t xml:space="preserve"> </w:t>
            </w:r>
            <w:proofErr w:type="spellStart"/>
            <w:r w:rsidR="00A97982">
              <w:t>Confirm</w:t>
            </w:r>
            <w:proofErr w:type="spellEnd"/>
            <w:r>
              <w:t>)</w:t>
            </w:r>
          </w:p>
        </w:tc>
        <w:tc>
          <w:tcPr>
            <w:tcW w:w="236" w:type="dxa"/>
            <w:tcBorders>
              <w:top w:val="nil"/>
              <w:bottom w:val="nil"/>
            </w:tcBorders>
            <w:vAlign w:val="center"/>
          </w:tcPr>
          <w:p w14:paraId="783DE3F7" w14:textId="77777777" w:rsidR="00D1160D" w:rsidRDefault="00D1160D" w:rsidP="00D1160D">
            <w:pPr>
              <w:jc w:val="center"/>
            </w:pPr>
          </w:p>
        </w:tc>
        <w:tc>
          <w:tcPr>
            <w:tcW w:w="794" w:type="dxa"/>
            <w:vAlign w:val="center"/>
          </w:tcPr>
          <w:p w14:paraId="795F7875" w14:textId="0F1A2591" w:rsidR="00D1160D" w:rsidRDefault="00D1160D" w:rsidP="00D1160D">
            <w:pPr>
              <w:jc w:val="center"/>
            </w:pPr>
            <w:r>
              <w:t>9</w:t>
            </w:r>
          </w:p>
        </w:tc>
        <w:tc>
          <w:tcPr>
            <w:tcW w:w="3345" w:type="dxa"/>
          </w:tcPr>
          <w:p w14:paraId="5E9D18EA" w14:textId="7E4600D9" w:rsidR="00D1160D" w:rsidRDefault="00656F07" w:rsidP="00656F07">
            <w:proofErr w:type="spellStart"/>
            <w:r>
              <w:t>Respond</w:t>
            </w:r>
            <w:proofErr w:type="spellEnd"/>
            <w:r>
              <w:t xml:space="preserve"> </w:t>
            </w:r>
            <w:r w:rsidR="00A97982">
              <w:t>-</w:t>
            </w:r>
            <w:r>
              <w:t xml:space="preserve"> NACK </w:t>
            </w:r>
            <w:proofErr w:type="spellStart"/>
            <w:r>
              <w:t>No</w:t>
            </w:r>
            <w:proofErr w:type="spellEnd"/>
            <w:r>
              <w:t xml:space="preserve"> Data</w:t>
            </w:r>
          </w:p>
        </w:tc>
      </w:tr>
      <w:tr w:rsidR="00656F07" w14:paraId="6E223767" w14:textId="77777777" w:rsidTr="00656F07">
        <w:tc>
          <w:tcPr>
            <w:tcW w:w="794" w:type="dxa"/>
            <w:vAlign w:val="center"/>
          </w:tcPr>
          <w:p w14:paraId="43CBB73B" w14:textId="25B6D8F3" w:rsidR="00D1160D" w:rsidRDefault="00D1160D" w:rsidP="00D1160D">
            <w:pPr>
              <w:jc w:val="center"/>
            </w:pPr>
            <w:r>
              <w:t>9</w:t>
            </w:r>
          </w:p>
        </w:tc>
        <w:tc>
          <w:tcPr>
            <w:tcW w:w="3345" w:type="dxa"/>
          </w:tcPr>
          <w:p w14:paraId="79411BEF" w14:textId="235B6B12" w:rsidR="00D1160D" w:rsidRDefault="00A97982" w:rsidP="00656F07">
            <w:r>
              <w:t>Request</w:t>
            </w:r>
            <w:r w:rsidR="009C0E8D">
              <w:t xml:space="preserve"> -</w:t>
            </w:r>
            <w:r>
              <w:t xml:space="preserve"> Link Status</w:t>
            </w:r>
          </w:p>
        </w:tc>
        <w:tc>
          <w:tcPr>
            <w:tcW w:w="236" w:type="dxa"/>
            <w:tcBorders>
              <w:top w:val="nil"/>
              <w:bottom w:val="nil"/>
            </w:tcBorders>
            <w:vAlign w:val="center"/>
          </w:tcPr>
          <w:p w14:paraId="51D9A74B" w14:textId="77777777" w:rsidR="00D1160D" w:rsidRDefault="00D1160D" w:rsidP="00D1160D">
            <w:pPr>
              <w:jc w:val="center"/>
            </w:pPr>
          </w:p>
        </w:tc>
        <w:tc>
          <w:tcPr>
            <w:tcW w:w="794" w:type="dxa"/>
            <w:vAlign w:val="center"/>
          </w:tcPr>
          <w:p w14:paraId="25F3D1AC" w14:textId="58F6F35D" w:rsidR="00D1160D" w:rsidRDefault="00D1160D" w:rsidP="00D1160D">
            <w:pPr>
              <w:jc w:val="center"/>
            </w:pPr>
            <w:r>
              <w:t>11</w:t>
            </w:r>
          </w:p>
        </w:tc>
        <w:tc>
          <w:tcPr>
            <w:tcW w:w="3345" w:type="dxa"/>
          </w:tcPr>
          <w:p w14:paraId="15BF7CC4" w14:textId="113705FB" w:rsidR="00D1160D" w:rsidRDefault="00656F07" w:rsidP="00656F07">
            <w:proofErr w:type="spellStart"/>
            <w:r>
              <w:t>Respond</w:t>
            </w:r>
            <w:proofErr w:type="spellEnd"/>
            <w:r>
              <w:t xml:space="preserve"> </w:t>
            </w:r>
            <w:r w:rsidR="00A97982">
              <w:t>-</w:t>
            </w:r>
            <w:r>
              <w:t xml:space="preserve"> Link Status</w:t>
            </w:r>
          </w:p>
        </w:tc>
      </w:tr>
      <w:tr w:rsidR="00656F07" w14:paraId="43C7EDFD" w14:textId="77777777" w:rsidTr="00656F07">
        <w:tc>
          <w:tcPr>
            <w:tcW w:w="794" w:type="dxa"/>
            <w:vAlign w:val="center"/>
          </w:tcPr>
          <w:p w14:paraId="31B46035" w14:textId="0A032B85" w:rsidR="00D1160D" w:rsidRDefault="00D1160D" w:rsidP="00D1160D">
            <w:pPr>
              <w:jc w:val="center"/>
            </w:pPr>
            <w:r>
              <w:t>10</w:t>
            </w:r>
          </w:p>
        </w:tc>
        <w:tc>
          <w:tcPr>
            <w:tcW w:w="3345" w:type="dxa"/>
          </w:tcPr>
          <w:p w14:paraId="6FDB9968" w14:textId="5135DD9A" w:rsidR="00D1160D" w:rsidRDefault="00A97982" w:rsidP="00656F07">
            <w:r>
              <w:t>Request</w:t>
            </w:r>
            <w:r w:rsidR="009C0E8D">
              <w:t xml:space="preserve"> -</w:t>
            </w:r>
            <w:r>
              <w:t xml:space="preserve"> User Data Class 1</w:t>
            </w:r>
          </w:p>
        </w:tc>
        <w:tc>
          <w:tcPr>
            <w:tcW w:w="236" w:type="dxa"/>
            <w:tcBorders>
              <w:top w:val="nil"/>
              <w:bottom w:val="nil"/>
            </w:tcBorders>
            <w:vAlign w:val="center"/>
          </w:tcPr>
          <w:p w14:paraId="569927E9" w14:textId="77777777" w:rsidR="00D1160D" w:rsidRDefault="00D1160D" w:rsidP="00D1160D">
            <w:pPr>
              <w:jc w:val="center"/>
            </w:pPr>
          </w:p>
        </w:tc>
        <w:tc>
          <w:tcPr>
            <w:tcW w:w="794" w:type="dxa"/>
            <w:vAlign w:val="center"/>
          </w:tcPr>
          <w:p w14:paraId="4C9CFCAC" w14:textId="6504A72D" w:rsidR="00D1160D" w:rsidRDefault="00D1160D" w:rsidP="00D1160D">
            <w:pPr>
              <w:jc w:val="center"/>
            </w:pPr>
            <w:r>
              <w:t>14</w:t>
            </w:r>
          </w:p>
        </w:tc>
        <w:tc>
          <w:tcPr>
            <w:tcW w:w="3345" w:type="dxa"/>
          </w:tcPr>
          <w:p w14:paraId="3D9622F5" w14:textId="2022D227" w:rsidR="00D1160D" w:rsidRDefault="00656F07" w:rsidP="00656F07">
            <w:r>
              <w:t>Verbindung funktioniert nicht</w:t>
            </w:r>
          </w:p>
        </w:tc>
      </w:tr>
      <w:tr w:rsidR="00656F07" w14:paraId="0CC7FDD4" w14:textId="77777777" w:rsidTr="00656F07">
        <w:tc>
          <w:tcPr>
            <w:tcW w:w="794" w:type="dxa"/>
            <w:vAlign w:val="center"/>
          </w:tcPr>
          <w:p w14:paraId="6801ECB5" w14:textId="16107E75" w:rsidR="00D1160D" w:rsidRDefault="00D1160D" w:rsidP="00D1160D">
            <w:pPr>
              <w:jc w:val="center"/>
            </w:pPr>
            <w:r>
              <w:t>11</w:t>
            </w:r>
          </w:p>
        </w:tc>
        <w:tc>
          <w:tcPr>
            <w:tcW w:w="3345" w:type="dxa"/>
          </w:tcPr>
          <w:p w14:paraId="2CE2C7E0" w14:textId="3A82A488" w:rsidR="00D1160D" w:rsidRDefault="00A97982" w:rsidP="00656F07">
            <w:r>
              <w:t xml:space="preserve">Request </w:t>
            </w:r>
            <w:r w:rsidR="009C0E8D">
              <w:t xml:space="preserve">- </w:t>
            </w:r>
            <w:r>
              <w:t>User Data Class 2</w:t>
            </w:r>
          </w:p>
        </w:tc>
        <w:tc>
          <w:tcPr>
            <w:tcW w:w="236" w:type="dxa"/>
            <w:tcBorders>
              <w:top w:val="nil"/>
              <w:bottom w:val="nil"/>
            </w:tcBorders>
            <w:vAlign w:val="center"/>
          </w:tcPr>
          <w:p w14:paraId="131ABA57" w14:textId="77777777" w:rsidR="00D1160D" w:rsidRDefault="00D1160D" w:rsidP="00D1160D">
            <w:pPr>
              <w:jc w:val="center"/>
            </w:pPr>
          </w:p>
        </w:tc>
        <w:tc>
          <w:tcPr>
            <w:tcW w:w="794" w:type="dxa"/>
            <w:vAlign w:val="center"/>
          </w:tcPr>
          <w:p w14:paraId="036B468B" w14:textId="353DFCE2" w:rsidR="00D1160D" w:rsidRDefault="00D1160D" w:rsidP="00D1160D">
            <w:pPr>
              <w:jc w:val="center"/>
            </w:pPr>
            <w:r>
              <w:t>15</w:t>
            </w:r>
          </w:p>
        </w:tc>
        <w:tc>
          <w:tcPr>
            <w:tcW w:w="3345" w:type="dxa"/>
          </w:tcPr>
          <w:p w14:paraId="457DF90B" w14:textId="21DC58C9" w:rsidR="00D1160D" w:rsidRDefault="00656F07" w:rsidP="00656F07">
            <w:r>
              <w:t>Verbindung nicht genutzt</w:t>
            </w:r>
          </w:p>
        </w:tc>
      </w:tr>
    </w:tbl>
    <w:p w14:paraId="7DCF564C" w14:textId="77777777" w:rsidR="00D1160D" w:rsidRDefault="00D1160D" w:rsidP="00A40AEE"/>
    <w:p w14:paraId="6CFA4DBE" w14:textId="7D1CC8EB" w:rsidR="00A90760" w:rsidRDefault="00D34067" w:rsidP="00A40AEE">
      <w:r>
        <w:t xml:space="preserve">Die Funktion der Funktion Codes ist, wie in </w:t>
      </w:r>
      <w:r>
        <w:fldChar w:fldCharType="begin"/>
      </w:r>
      <w:r>
        <w:instrText xml:space="preserve"> REF _Ref106983857 \h </w:instrText>
      </w:r>
      <w:r>
        <w:fldChar w:fldCharType="separate"/>
      </w:r>
      <w:r w:rsidR="00665F15">
        <w:t xml:space="preserve">TABELLE </w:t>
      </w:r>
      <w:r w:rsidR="00665F15">
        <w:rPr>
          <w:noProof/>
        </w:rPr>
        <w:t>II</w:t>
      </w:r>
      <w:r>
        <w:fldChar w:fldCharType="end"/>
      </w:r>
      <w:r>
        <w:t xml:space="preserve"> zu erkennen ist, abhängig davon, ob die Primary oder die </w:t>
      </w:r>
      <w:proofErr w:type="spellStart"/>
      <w:r>
        <w:t>Secondary</w:t>
      </w:r>
      <w:proofErr w:type="spellEnd"/>
      <w:r>
        <w:t xml:space="preserve"> Station sendet. Auf die Codes 0, 1 und 3 der Primary Station werden ACK oder NACK der </w:t>
      </w:r>
      <w:proofErr w:type="spellStart"/>
      <w:r>
        <w:t>Secondary</w:t>
      </w:r>
      <w:proofErr w:type="spellEnd"/>
      <w:r>
        <w:t xml:space="preserve"> Station erwartet</w:t>
      </w:r>
      <w:r w:rsidR="00131538">
        <w:t xml:space="preserve">. Auf die Codes 9, 10 und 11 erwidert die </w:t>
      </w:r>
      <w:proofErr w:type="spellStart"/>
      <w:r w:rsidR="00131538">
        <w:t>Secondary</w:t>
      </w:r>
      <w:proofErr w:type="spellEnd"/>
      <w:r w:rsidR="00131538">
        <w:t xml:space="preserve"> Station mit den entsprechenden Daten. </w:t>
      </w:r>
      <w:r w:rsidR="00013EAC">
        <w:t xml:space="preserve">Um eine Verbindung zu initialisieren senden </w:t>
      </w:r>
      <w:r w:rsidR="007C4411">
        <w:t>P</w:t>
      </w:r>
      <w:r w:rsidR="00EC43B0">
        <w:t xml:space="preserve">rimary </w:t>
      </w:r>
      <w:proofErr w:type="spellStart"/>
      <w:r w:rsidR="00EC43B0">
        <w:t>Stationports</w:t>
      </w:r>
      <w:proofErr w:type="spellEnd"/>
      <w:r w:rsidR="007C4411">
        <w:t xml:space="preserve"> solange</w:t>
      </w:r>
      <w:r w:rsidR="00EC43B0">
        <w:t xml:space="preserve"> Link Status </w:t>
      </w:r>
      <w:proofErr w:type="spellStart"/>
      <w:r w:rsidR="00EC43B0">
        <w:t>Requests</w:t>
      </w:r>
      <w:proofErr w:type="spellEnd"/>
      <w:r w:rsidR="00EC43B0">
        <w:t xml:space="preserve"> aus, bis sie eine</w:t>
      </w:r>
      <w:r w:rsidR="007C4411">
        <w:t xml:space="preserve"> Link Status </w:t>
      </w:r>
      <w:proofErr w:type="spellStart"/>
      <w:r w:rsidR="007C4411">
        <w:t>Respond</w:t>
      </w:r>
      <w:proofErr w:type="spellEnd"/>
      <w:r w:rsidR="00EC43B0">
        <w:t xml:space="preserve"> erhalten. Daraufhin sendet der </w:t>
      </w:r>
      <w:r w:rsidR="007C4411">
        <w:t>P</w:t>
      </w:r>
      <w:r w:rsidR="00EC43B0">
        <w:t xml:space="preserve">rimary Port einen Link </w:t>
      </w:r>
      <w:proofErr w:type="spellStart"/>
      <w:r w:rsidR="00EC43B0">
        <w:t>Reset</w:t>
      </w:r>
      <w:proofErr w:type="spellEnd"/>
      <w:r w:rsidR="00EC43B0">
        <w:t xml:space="preserve"> und wenn er ein ACK </w:t>
      </w:r>
      <w:r w:rsidR="007C4411">
        <w:t>zurück</w:t>
      </w:r>
      <w:r w:rsidR="00EC43B0">
        <w:t>erhält ist die Verbindung aktiv</w:t>
      </w:r>
      <w:r w:rsidR="000910E6">
        <w:t xml:space="preserve"> </w:t>
      </w:r>
      <w:r w:rsidR="000910E6">
        <w:fldChar w:fldCharType="begin"/>
      </w:r>
      <w:r w:rsidR="000910E6">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rsidR="000910E6">
        <w:fldChar w:fldCharType="separate"/>
      </w:r>
      <w:r w:rsidR="000910E6" w:rsidRPr="000910E6">
        <w:rPr>
          <w:rFonts w:cs="Arial"/>
        </w:rPr>
        <w:t>[11, S. 195]</w:t>
      </w:r>
      <w:r w:rsidR="000910E6">
        <w:fldChar w:fldCharType="end"/>
      </w:r>
      <w:r w:rsidR="00EC43B0">
        <w:t>.</w:t>
      </w:r>
    </w:p>
    <w:p w14:paraId="59BB4C12" w14:textId="573FCEC4" w:rsidR="00131538" w:rsidRDefault="00131538" w:rsidP="00A40AEE"/>
    <w:p w14:paraId="78E2BC4F" w14:textId="4DE9F50D" w:rsidR="00A62076" w:rsidRDefault="003F6571" w:rsidP="006C5605">
      <w:r>
        <w:t xml:space="preserve">Die übertragenen Daten werden in Form einer </w:t>
      </w:r>
      <w:proofErr w:type="spellStart"/>
      <w:r>
        <w:t>Application</w:t>
      </w:r>
      <w:proofErr w:type="spellEnd"/>
      <w:r>
        <w:t xml:space="preserve"> Service Data Unit übertragen</w:t>
      </w:r>
      <w:r w:rsidR="006C5605">
        <w:t xml:space="preserve">, welche auf </w:t>
      </w:r>
      <w:r w:rsidR="006C5605">
        <w:fldChar w:fldCharType="begin"/>
      </w:r>
      <w:r w:rsidR="006C5605">
        <w:instrText xml:space="preserve"> REF _Ref106985055 \h </w:instrText>
      </w:r>
      <w:r w:rsidR="006C5605">
        <w:fldChar w:fldCharType="separate"/>
      </w:r>
      <w:r w:rsidR="00665F15">
        <w:rPr>
          <w:b/>
          <w:bCs/>
        </w:rPr>
        <w:t>Fehler! Verweisquelle konnte nicht gefunden werden.</w:t>
      </w:r>
      <w:r w:rsidR="006C5605">
        <w:fldChar w:fldCharType="end"/>
      </w:r>
      <w:r w:rsidR="006C5605">
        <w:t xml:space="preserve"> zu erkennen ist</w:t>
      </w:r>
      <w:r>
        <w:t>.</w:t>
      </w:r>
      <w:r w:rsidR="006C5605">
        <w:t xml:space="preserve"> Nur eine ASDU kann per Frame übertragen werden.</w:t>
      </w:r>
    </w:p>
    <w:tbl>
      <w:tblPr>
        <w:tblStyle w:val="Tabellenraster"/>
        <w:tblW w:w="0" w:type="auto"/>
        <w:tblInd w:w="113" w:type="dxa"/>
        <w:tblLook w:val="0400" w:firstRow="0" w:lastRow="0" w:firstColumn="0" w:lastColumn="0" w:noHBand="0" w:noVBand="1"/>
      </w:tblPr>
      <w:tblGrid>
        <w:gridCol w:w="4302"/>
        <w:gridCol w:w="4305"/>
      </w:tblGrid>
      <w:tr w:rsidR="00A62076" w14:paraId="642DF8CE" w14:textId="77777777" w:rsidTr="00A62076">
        <w:tc>
          <w:tcPr>
            <w:tcW w:w="4302" w:type="dxa"/>
            <w:vAlign w:val="center"/>
          </w:tcPr>
          <w:p w14:paraId="770CD898" w14:textId="2B1A6797" w:rsidR="00A62076" w:rsidRDefault="00A62076" w:rsidP="00A62076">
            <w:pPr>
              <w:jc w:val="center"/>
            </w:pPr>
            <w:r>
              <w:t>ASDU</w:t>
            </w:r>
          </w:p>
        </w:tc>
        <w:tc>
          <w:tcPr>
            <w:tcW w:w="4305" w:type="dxa"/>
            <w:vAlign w:val="center"/>
          </w:tcPr>
          <w:p w14:paraId="42DE45F1" w14:textId="77777777" w:rsidR="00A62076" w:rsidRDefault="00A62076" w:rsidP="00A62076"/>
        </w:tc>
      </w:tr>
      <w:tr w:rsidR="00A62076" w14:paraId="4ED04767" w14:textId="77777777" w:rsidTr="00A62076">
        <w:tc>
          <w:tcPr>
            <w:tcW w:w="4302" w:type="dxa"/>
            <w:vMerge w:val="restart"/>
            <w:vAlign w:val="center"/>
          </w:tcPr>
          <w:p w14:paraId="40EC6D75" w14:textId="1FE5DA0A" w:rsidR="00A62076" w:rsidRDefault="00A62076" w:rsidP="00A62076">
            <w:pPr>
              <w:jc w:val="center"/>
            </w:pPr>
            <w:r>
              <w:t>Data Unit Identifier</w:t>
            </w:r>
          </w:p>
        </w:tc>
        <w:tc>
          <w:tcPr>
            <w:tcW w:w="4305" w:type="dxa"/>
            <w:vAlign w:val="center"/>
          </w:tcPr>
          <w:p w14:paraId="492FEE28" w14:textId="6D5073C0" w:rsidR="00A62076" w:rsidRDefault="00A62076" w:rsidP="00A62076">
            <w:r>
              <w:t>Type ID</w:t>
            </w:r>
          </w:p>
        </w:tc>
      </w:tr>
      <w:tr w:rsidR="00A62076" w14:paraId="210B22FC" w14:textId="77777777" w:rsidTr="00A62076">
        <w:tc>
          <w:tcPr>
            <w:tcW w:w="4302" w:type="dxa"/>
            <w:vMerge/>
            <w:vAlign w:val="center"/>
          </w:tcPr>
          <w:p w14:paraId="76B30A6C" w14:textId="77777777" w:rsidR="00A62076" w:rsidRDefault="00A62076" w:rsidP="00A62076">
            <w:pPr>
              <w:jc w:val="center"/>
            </w:pPr>
          </w:p>
        </w:tc>
        <w:tc>
          <w:tcPr>
            <w:tcW w:w="4305" w:type="dxa"/>
            <w:vAlign w:val="center"/>
          </w:tcPr>
          <w:p w14:paraId="4DA3D40F" w14:textId="3101C0E4" w:rsidR="00A62076" w:rsidRDefault="00A62076" w:rsidP="00A62076">
            <w:r>
              <w:t xml:space="preserve">Variable </w:t>
            </w:r>
            <w:proofErr w:type="spellStart"/>
            <w:r>
              <w:t>Structure</w:t>
            </w:r>
            <w:proofErr w:type="spellEnd"/>
            <w:r>
              <w:t xml:space="preserve"> </w:t>
            </w:r>
            <w:proofErr w:type="spellStart"/>
            <w:r>
              <w:t>Qualifier</w:t>
            </w:r>
            <w:proofErr w:type="spellEnd"/>
          </w:p>
        </w:tc>
      </w:tr>
      <w:tr w:rsidR="00A62076" w14:paraId="0781D02F" w14:textId="77777777" w:rsidTr="00A62076">
        <w:tc>
          <w:tcPr>
            <w:tcW w:w="4302" w:type="dxa"/>
            <w:vMerge/>
            <w:vAlign w:val="center"/>
          </w:tcPr>
          <w:p w14:paraId="0FEA5E02" w14:textId="77777777" w:rsidR="00A62076" w:rsidRDefault="00A62076" w:rsidP="00A62076">
            <w:pPr>
              <w:jc w:val="center"/>
            </w:pPr>
          </w:p>
        </w:tc>
        <w:tc>
          <w:tcPr>
            <w:tcW w:w="4305" w:type="dxa"/>
            <w:vAlign w:val="center"/>
          </w:tcPr>
          <w:p w14:paraId="2D25357D" w14:textId="6F5912F5" w:rsidR="00A62076" w:rsidRDefault="00A62076" w:rsidP="00A62076">
            <w:proofErr w:type="spellStart"/>
            <w:r>
              <w:t>Cause</w:t>
            </w:r>
            <w:proofErr w:type="spellEnd"/>
            <w:r>
              <w:t xml:space="preserve"> </w:t>
            </w:r>
            <w:proofErr w:type="spellStart"/>
            <w:r w:rsidR="00AD2BF3">
              <w:t>O</w:t>
            </w:r>
            <w:r>
              <w:t>f</w:t>
            </w:r>
            <w:proofErr w:type="spellEnd"/>
            <w:r>
              <w:t xml:space="preserve"> Transmission</w:t>
            </w:r>
          </w:p>
        </w:tc>
      </w:tr>
      <w:tr w:rsidR="00A62076" w14:paraId="7C6AD238" w14:textId="77777777" w:rsidTr="00A62076">
        <w:tc>
          <w:tcPr>
            <w:tcW w:w="4302" w:type="dxa"/>
            <w:vMerge/>
            <w:vAlign w:val="center"/>
          </w:tcPr>
          <w:p w14:paraId="23D40F4F" w14:textId="77777777" w:rsidR="00A62076" w:rsidRDefault="00A62076" w:rsidP="00A62076">
            <w:pPr>
              <w:jc w:val="center"/>
            </w:pPr>
          </w:p>
        </w:tc>
        <w:tc>
          <w:tcPr>
            <w:tcW w:w="4305" w:type="dxa"/>
            <w:vAlign w:val="center"/>
          </w:tcPr>
          <w:p w14:paraId="195C13A8" w14:textId="79930B11" w:rsidR="00A62076" w:rsidRDefault="00A62076" w:rsidP="00A62076">
            <w:proofErr w:type="spellStart"/>
            <w:r>
              <w:t>Commen</w:t>
            </w:r>
            <w:proofErr w:type="spellEnd"/>
            <w:r>
              <w:t xml:space="preserve"> </w:t>
            </w:r>
            <w:proofErr w:type="spellStart"/>
            <w:r>
              <w:t>Address</w:t>
            </w:r>
            <w:proofErr w:type="spellEnd"/>
            <w:r>
              <w:t xml:space="preserve"> </w:t>
            </w:r>
            <w:proofErr w:type="spellStart"/>
            <w:r w:rsidR="00AD2BF3">
              <w:t>O</w:t>
            </w:r>
            <w:r>
              <w:t>f</w:t>
            </w:r>
            <w:proofErr w:type="spellEnd"/>
            <w:r>
              <w:t xml:space="preserve"> ASDU</w:t>
            </w:r>
          </w:p>
        </w:tc>
      </w:tr>
      <w:tr w:rsidR="00A62076" w14:paraId="6961E5D4" w14:textId="77777777" w:rsidTr="00A62076">
        <w:tc>
          <w:tcPr>
            <w:tcW w:w="4302" w:type="dxa"/>
            <w:vMerge w:val="restart"/>
            <w:vAlign w:val="center"/>
          </w:tcPr>
          <w:p w14:paraId="57410246" w14:textId="3628F503" w:rsidR="00A62076" w:rsidRDefault="00A62076" w:rsidP="00A62076">
            <w:pPr>
              <w:jc w:val="center"/>
            </w:pPr>
            <w:r>
              <w:t xml:space="preserve">Information </w:t>
            </w:r>
            <w:proofErr w:type="spellStart"/>
            <w:r>
              <w:t>Object</w:t>
            </w:r>
            <w:proofErr w:type="spellEnd"/>
            <w:r>
              <w:t xml:space="preserve"> 1</w:t>
            </w:r>
          </w:p>
        </w:tc>
        <w:tc>
          <w:tcPr>
            <w:tcW w:w="4305" w:type="dxa"/>
            <w:vAlign w:val="center"/>
          </w:tcPr>
          <w:p w14:paraId="74011A7B" w14:textId="2AC7B20B"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3EE7BAC6" w14:textId="77777777" w:rsidTr="00F638C8">
        <w:trPr>
          <w:trHeight w:val="1158"/>
        </w:trPr>
        <w:tc>
          <w:tcPr>
            <w:tcW w:w="4302" w:type="dxa"/>
            <w:vMerge/>
            <w:vAlign w:val="center"/>
          </w:tcPr>
          <w:p w14:paraId="1D74AF46" w14:textId="77777777" w:rsidR="00A6549B" w:rsidRDefault="00A6549B" w:rsidP="00A62076">
            <w:pPr>
              <w:jc w:val="center"/>
            </w:pPr>
          </w:p>
        </w:tc>
        <w:tc>
          <w:tcPr>
            <w:tcW w:w="4305" w:type="dxa"/>
            <w:vAlign w:val="center"/>
          </w:tcPr>
          <w:p w14:paraId="2074E0FB" w14:textId="72F0BBA5" w:rsidR="00A6549B" w:rsidRDefault="00A6549B" w:rsidP="00A62076">
            <w:r>
              <w:t>Information Elements</w:t>
            </w:r>
          </w:p>
        </w:tc>
      </w:tr>
      <w:tr w:rsidR="00A62076" w14:paraId="049545CA" w14:textId="77777777" w:rsidTr="00A62076">
        <w:tc>
          <w:tcPr>
            <w:tcW w:w="4302" w:type="dxa"/>
            <w:vMerge w:val="restart"/>
            <w:vAlign w:val="center"/>
          </w:tcPr>
          <w:p w14:paraId="66F12BBB" w14:textId="2FCBD59F" w:rsidR="00A62076" w:rsidRDefault="00A62076" w:rsidP="00A62076">
            <w:pPr>
              <w:jc w:val="center"/>
            </w:pPr>
            <w:r>
              <w:t xml:space="preserve">Information </w:t>
            </w:r>
            <w:proofErr w:type="spellStart"/>
            <w:r>
              <w:t>Object</w:t>
            </w:r>
            <w:proofErr w:type="spellEnd"/>
            <w:r>
              <w:t xml:space="preserve"> 2</w:t>
            </w:r>
          </w:p>
        </w:tc>
        <w:tc>
          <w:tcPr>
            <w:tcW w:w="4305" w:type="dxa"/>
            <w:vAlign w:val="center"/>
          </w:tcPr>
          <w:p w14:paraId="4D27A296" w14:textId="653C7E5A"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2DA69AE1" w14:textId="77777777" w:rsidTr="008505AF">
        <w:trPr>
          <w:trHeight w:val="1158"/>
        </w:trPr>
        <w:tc>
          <w:tcPr>
            <w:tcW w:w="4302" w:type="dxa"/>
            <w:vMerge/>
            <w:vAlign w:val="center"/>
          </w:tcPr>
          <w:p w14:paraId="6DA2FC12" w14:textId="77777777" w:rsidR="00A6549B" w:rsidRDefault="00A6549B" w:rsidP="00A62076">
            <w:pPr>
              <w:jc w:val="center"/>
            </w:pPr>
          </w:p>
        </w:tc>
        <w:tc>
          <w:tcPr>
            <w:tcW w:w="4305" w:type="dxa"/>
            <w:vAlign w:val="center"/>
          </w:tcPr>
          <w:p w14:paraId="20AD2664" w14:textId="5CC834E2" w:rsidR="00A6549B" w:rsidRDefault="00A6549B" w:rsidP="00A62076">
            <w:r>
              <w:t>Information Elements</w:t>
            </w:r>
          </w:p>
        </w:tc>
      </w:tr>
      <w:tr w:rsidR="00DA12E7" w14:paraId="756165B5" w14:textId="77777777" w:rsidTr="00A62076">
        <w:tc>
          <w:tcPr>
            <w:tcW w:w="4302" w:type="dxa"/>
            <w:vAlign w:val="center"/>
          </w:tcPr>
          <w:p w14:paraId="51FAE012" w14:textId="668AE95C" w:rsidR="00DA12E7" w:rsidRDefault="00DA12E7" w:rsidP="00A62076">
            <w:pPr>
              <w:jc w:val="center"/>
            </w:pPr>
            <w:r>
              <w:t>…</w:t>
            </w:r>
          </w:p>
        </w:tc>
        <w:tc>
          <w:tcPr>
            <w:tcW w:w="4305" w:type="dxa"/>
            <w:vAlign w:val="center"/>
          </w:tcPr>
          <w:p w14:paraId="2072F659" w14:textId="7DDECCF0" w:rsidR="00DA12E7" w:rsidRDefault="00DA12E7" w:rsidP="00B314E2">
            <w:pPr>
              <w:keepNext/>
            </w:pPr>
            <w:r>
              <w:t>…</w:t>
            </w:r>
          </w:p>
        </w:tc>
      </w:tr>
      <w:tr w:rsidR="00A6549B" w14:paraId="3A6993E0" w14:textId="77777777" w:rsidTr="00A62076">
        <w:tc>
          <w:tcPr>
            <w:tcW w:w="4302" w:type="dxa"/>
            <w:vMerge w:val="restart"/>
            <w:vAlign w:val="center"/>
          </w:tcPr>
          <w:p w14:paraId="7A554BDA" w14:textId="41700153" w:rsidR="00A6549B" w:rsidRDefault="00A6549B" w:rsidP="00DA12E7">
            <w:pPr>
              <w:jc w:val="center"/>
            </w:pPr>
            <w:r>
              <w:t xml:space="preserve">Information </w:t>
            </w:r>
            <w:proofErr w:type="spellStart"/>
            <w:r>
              <w:t>Object</w:t>
            </w:r>
            <w:proofErr w:type="spellEnd"/>
            <w:r>
              <w:t xml:space="preserve"> n</w:t>
            </w:r>
          </w:p>
        </w:tc>
        <w:tc>
          <w:tcPr>
            <w:tcW w:w="4305" w:type="dxa"/>
            <w:vAlign w:val="center"/>
          </w:tcPr>
          <w:p w14:paraId="354BDCFD" w14:textId="4C0B74AF" w:rsidR="00A6549B" w:rsidRDefault="00A6549B" w:rsidP="00DA12E7">
            <w:pPr>
              <w:keepNext/>
            </w:pPr>
            <w:r>
              <w:t xml:space="preserve">Information </w:t>
            </w:r>
            <w:proofErr w:type="spellStart"/>
            <w:r>
              <w:t>Object</w:t>
            </w:r>
            <w:proofErr w:type="spellEnd"/>
            <w:r>
              <w:t xml:space="preserve"> </w:t>
            </w:r>
            <w:proofErr w:type="spellStart"/>
            <w:r>
              <w:t>Address</w:t>
            </w:r>
            <w:proofErr w:type="spellEnd"/>
          </w:p>
        </w:tc>
      </w:tr>
      <w:tr w:rsidR="00A6549B" w14:paraId="7C71DA72" w14:textId="77777777" w:rsidTr="008E1694">
        <w:trPr>
          <w:trHeight w:val="519"/>
        </w:trPr>
        <w:tc>
          <w:tcPr>
            <w:tcW w:w="4302" w:type="dxa"/>
            <w:vMerge/>
            <w:tcBorders>
              <w:bottom w:val="single" w:sz="4" w:space="0" w:color="auto"/>
            </w:tcBorders>
            <w:vAlign w:val="center"/>
          </w:tcPr>
          <w:p w14:paraId="1BE71F00" w14:textId="77777777" w:rsidR="00A6549B" w:rsidRDefault="00A6549B" w:rsidP="00DA12E7">
            <w:pPr>
              <w:jc w:val="center"/>
            </w:pPr>
          </w:p>
        </w:tc>
        <w:tc>
          <w:tcPr>
            <w:tcW w:w="4305" w:type="dxa"/>
            <w:tcBorders>
              <w:bottom w:val="single" w:sz="4" w:space="0" w:color="auto"/>
            </w:tcBorders>
            <w:vAlign w:val="center"/>
          </w:tcPr>
          <w:p w14:paraId="0C9CF50E" w14:textId="6E883D1B" w:rsidR="00A6549B" w:rsidRDefault="00A6549B" w:rsidP="00DA12E7">
            <w:pPr>
              <w:keepNext/>
            </w:pPr>
            <w:r>
              <w:t>Information Elements</w:t>
            </w:r>
          </w:p>
        </w:tc>
      </w:tr>
    </w:tbl>
    <w:p w14:paraId="62EA9F89" w14:textId="4199A31A" w:rsidR="003F6571" w:rsidRDefault="00B314E2" w:rsidP="00B314E2">
      <w:pPr>
        <w:pStyle w:val="Beschriftung"/>
      </w:pPr>
      <w:bookmarkStart w:id="37" w:name="_Toc107847911"/>
      <w:r>
        <w:t xml:space="preserve">Abb. </w:t>
      </w:r>
      <w:r w:rsidR="00192595">
        <w:fldChar w:fldCharType="begin"/>
      </w:r>
      <w:r w:rsidR="00192595">
        <w:instrText xml:space="preserve"> SEQ Abb. \* ARABIC </w:instrText>
      </w:r>
      <w:r w:rsidR="00192595">
        <w:fldChar w:fldCharType="separate"/>
      </w:r>
      <w:r w:rsidR="00E873EE">
        <w:rPr>
          <w:noProof/>
        </w:rPr>
        <w:t>13</w:t>
      </w:r>
      <w:r w:rsidR="00192595">
        <w:rPr>
          <w:noProof/>
        </w:rPr>
        <w:fldChar w:fldCharType="end"/>
      </w:r>
      <w:r>
        <w:t xml:space="preserve"> ASDU 101er </w:t>
      </w:r>
      <w:r>
        <w:fldChar w:fldCharType="begin"/>
      </w:r>
      <w:r>
        <w:instrText xml:space="preserve"> ADDIN ZOTERO_ITEM CSL_CITATION {"citationID":"BRZd67k0","properties":{"formattedCitation":"[11, S. 204]","plainCitation":"[11, S. 2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schema":"https://github.com/citation-style-language/schema/raw/master/csl-citation.json"} </w:instrText>
      </w:r>
      <w:r>
        <w:fldChar w:fldCharType="separate"/>
      </w:r>
      <w:r w:rsidRPr="00B314E2">
        <w:rPr>
          <w:rFonts w:cs="Arial"/>
        </w:rPr>
        <w:t>[11, S. 204]</w:t>
      </w:r>
      <w:bookmarkEnd w:id="37"/>
      <w:r>
        <w:fldChar w:fldCharType="end"/>
      </w:r>
    </w:p>
    <w:p w14:paraId="5F5A04CD" w14:textId="7358A0C7" w:rsidR="00DA12E7" w:rsidRDefault="00460DE8" w:rsidP="00A40AEE">
      <w:r>
        <w:t>Die ASDU besteht aus zwei Teilen. Dem Data Unit Identifier und den Daten selbst. Das erste Segment des Data Unit Identifier ist die Type ID</w:t>
      </w:r>
      <w:r w:rsidR="00207A72">
        <w:t xml:space="preserve"> und kann Werte zwischen 1 und 255 annehmen, von denen die Hälfte von Herstellern anpassbar sind</w:t>
      </w:r>
      <w:r>
        <w:t>. Es sind 58 verschiedene Typen</w:t>
      </w:r>
      <w:r w:rsidR="00C21F33">
        <w:t xml:space="preserve"> von Daten</w:t>
      </w:r>
      <w:r>
        <w:t xml:space="preserve"> im Standard </w:t>
      </w:r>
      <w:r w:rsidR="00207A72">
        <w:t>vor</w:t>
      </w:r>
      <w:r>
        <w:t>definiert</w:t>
      </w:r>
      <w:r w:rsidR="00C21F33">
        <w:t xml:space="preserve"> und diese Typen können in vier grobe Klassen eingeordnet werden: </w:t>
      </w:r>
      <w:proofErr w:type="spellStart"/>
      <w:r w:rsidR="00C21F33">
        <w:t>Monitored</w:t>
      </w:r>
      <w:proofErr w:type="spellEnd"/>
      <w:r w:rsidR="00C21F33">
        <w:t xml:space="preserve"> Information, Control Information, Parameter und File Transfer. Diese werden wiederum in eine Vielzahl an Unterklassen eingeteilt. Außerdem </w:t>
      </w:r>
      <w:r w:rsidR="00C5392D">
        <w:t xml:space="preserve">können Datentypen mit oder ohne Zeitstempel, sowie in verschiedenen </w:t>
      </w:r>
      <w:r w:rsidR="00207A72">
        <w:t>Zahlenarten</w:t>
      </w:r>
      <w:r w:rsidR="00C5392D">
        <w:t xml:space="preserve"> übertragen werden</w:t>
      </w:r>
      <w:r w:rsidR="00207A72">
        <w:t>. Beispielsweiße hat M_ME_TA_1</w:t>
      </w:r>
      <w:r w:rsidR="00C21F33">
        <w:t xml:space="preserve"> </w:t>
      </w:r>
      <w:r w:rsidR="00207A72">
        <w:t xml:space="preserve">die Type ID 10 und steht für </w:t>
      </w:r>
      <w:proofErr w:type="spellStart"/>
      <w:r w:rsidR="00207A72">
        <w:t>Monitored</w:t>
      </w:r>
      <w:proofErr w:type="spellEnd"/>
      <w:r w:rsidR="00207A72">
        <w:t xml:space="preserve"> Information, </w:t>
      </w:r>
      <w:proofErr w:type="spellStart"/>
      <w:r w:rsidR="00207A72">
        <w:t>Measured</w:t>
      </w:r>
      <w:proofErr w:type="spellEnd"/>
      <w:r w:rsidR="00207A72">
        <w:t xml:space="preserve"> Value, mit Zeitstempel und </w:t>
      </w:r>
      <w:r w:rsidR="001F6AEA">
        <w:t>normalisiert mit Qualitätsbeschreibern</w:t>
      </w:r>
      <w:r w:rsidR="00DA12E7">
        <w:t xml:space="preserve"> </w:t>
      </w:r>
      <w:r w:rsidR="00DA12E7">
        <w:fldChar w:fldCharType="begin"/>
      </w:r>
      <w:r w:rsidR="00DA12E7">
        <w:instrText xml:space="preserve"> ADDIN ZOTERO_ITEM CSL_CITATION {"citationID":"TKs5s6bK","properties":{"formattedCitation":"[11, S. 204\\uc0\\u8211{}209]","plainCitation":"[11, S. 204–20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209"}],"schema":"https://github.com/citation-style-language/schema/raw/master/csl-citation.json"} </w:instrText>
      </w:r>
      <w:r w:rsidR="00DA12E7">
        <w:fldChar w:fldCharType="separate"/>
      </w:r>
      <w:r w:rsidR="00DA12E7" w:rsidRPr="00DA12E7">
        <w:rPr>
          <w:rFonts w:cs="Arial"/>
          <w:szCs w:val="24"/>
        </w:rPr>
        <w:t>[11, S. 204–209]</w:t>
      </w:r>
      <w:r w:rsidR="00DA12E7">
        <w:fldChar w:fldCharType="end"/>
      </w:r>
      <w:r w:rsidR="001F6AEA">
        <w:t xml:space="preserve">. </w:t>
      </w:r>
    </w:p>
    <w:p w14:paraId="430E5C25" w14:textId="77777777" w:rsidR="00DA12E7" w:rsidRDefault="00DA12E7" w:rsidP="00A40AEE"/>
    <w:p w14:paraId="13FBC2E6" w14:textId="262BBE81" w:rsidR="001F6AEA" w:rsidRDefault="001F6AEA" w:rsidP="00A40AEE">
      <w:r>
        <w:t>D</w:t>
      </w:r>
      <w:r w:rsidR="00DA12E7">
        <w:t xml:space="preserve">arauf folgt </w:t>
      </w:r>
      <w:r>
        <w:t xml:space="preserve">der </w:t>
      </w:r>
      <w:proofErr w:type="spellStart"/>
      <w:r>
        <w:t>S</w:t>
      </w:r>
      <w:r w:rsidRPr="001F6AEA">
        <w:t>tructure</w:t>
      </w:r>
      <w:proofErr w:type="spellEnd"/>
      <w:r w:rsidRPr="001F6AEA">
        <w:t xml:space="preserve"> </w:t>
      </w:r>
      <w:proofErr w:type="spellStart"/>
      <w:r>
        <w:t>Q</w:t>
      </w:r>
      <w:r w:rsidRPr="001F6AEA">
        <w:t>ualifier</w:t>
      </w:r>
      <w:proofErr w:type="spellEnd"/>
      <w:r>
        <w:t>. Wenn d</w:t>
      </w:r>
      <w:r w:rsidR="00DA12E7">
        <w:t>essen erster Bit</w:t>
      </w:r>
      <w:r>
        <w:t xml:space="preserve"> 0 beträgt, werden </w:t>
      </w:r>
      <w:r w:rsidR="00DA12E7">
        <w:t>eine, in den folgenden sieben Bit spezifizierte, Anzahl an</w:t>
      </w:r>
      <w:r>
        <w:t xml:space="preserve"> Information Objects übertragen, jedes mit eigener Adresse und Zeitstempel. Wenn </w:t>
      </w:r>
      <w:r w:rsidR="00DA12E7">
        <w:t>der erste Bit</w:t>
      </w:r>
      <w:r>
        <w:t xml:space="preserve"> jedoch 0 beträgt wird nur ein Information </w:t>
      </w:r>
      <w:proofErr w:type="spellStart"/>
      <w:r>
        <w:t>Object</w:t>
      </w:r>
      <w:proofErr w:type="spellEnd"/>
      <w:r>
        <w:t xml:space="preserve"> übertragen, aber mit mehreren Information Elements im selben Datenformat </w:t>
      </w:r>
      <w:r w:rsidR="00DA12E7">
        <w:fldChar w:fldCharType="begin"/>
      </w:r>
      <w:r w:rsidR="00DA12E7">
        <w:instrText xml:space="preserve"> ADDIN ZOTERO_ITEM CSL_CITATION {"citationID":"ShExSZwr","properties":{"formattedCitation":"[11, S. 210\\uc0\\u8211{}211]","plainCitation":"[11, S. 210–211]","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0-211"}],"schema":"https://github.com/citation-style-language/schema/raw/master/csl-citation.json"} </w:instrText>
      </w:r>
      <w:r w:rsidR="00DA12E7">
        <w:fldChar w:fldCharType="separate"/>
      </w:r>
      <w:r w:rsidR="00DA12E7" w:rsidRPr="00DA12E7">
        <w:rPr>
          <w:rFonts w:cs="Arial"/>
          <w:szCs w:val="24"/>
        </w:rPr>
        <w:t>[11, S. 210–211]</w:t>
      </w:r>
      <w:r w:rsidR="00DA12E7">
        <w:fldChar w:fldCharType="end"/>
      </w:r>
      <w:r>
        <w:t>.</w:t>
      </w:r>
    </w:p>
    <w:p w14:paraId="63282C63" w14:textId="2A1CF3FF" w:rsidR="00DA12E7" w:rsidRDefault="00DA12E7" w:rsidP="00A40AEE"/>
    <w:p w14:paraId="2BD9CD2F" w14:textId="124606EB" w:rsidR="00545F8F" w:rsidRDefault="00AD2BF3" w:rsidP="00A40AEE">
      <w:r>
        <w:t xml:space="preserve">Als nächstes kommt das </w:t>
      </w:r>
      <w:proofErr w:type="spellStart"/>
      <w:r>
        <w:t>Cause</w:t>
      </w:r>
      <w:proofErr w:type="spellEnd"/>
      <w:r>
        <w:t xml:space="preserve"> </w:t>
      </w:r>
      <w:proofErr w:type="spellStart"/>
      <w:r>
        <w:t>Of</w:t>
      </w:r>
      <w:proofErr w:type="spellEnd"/>
      <w:r>
        <w:t xml:space="preserve"> Transmission Feld. Es besteht aus drei Teilen: Erst ein </w:t>
      </w:r>
      <w:proofErr w:type="spellStart"/>
      <w:r>
        <w:t>Testbit</w:t>
      </w:r>
      <w:proofErr w:type="spellEnd"/>
      <w:r>
        <w:t xml:space="preserve">, danach ein </w:t>
      </w:r>
      <w:proofErr w:type="spellStart"/>
      <w:r>
        <w:t>Confirm</w:t>
      </w:r>
      <w:proofErr w:type="spellEnd"/>
      <w:r>
        <w:t xml:space="preserve"> Bit zur Bestätigung von </w:t>
      </w:r>
      <w:proofErr w:type="spellStart"/>
      <w:r>
        <w:t>Commands</w:t>
      </w:r>
      <w:proofErr w:type="spellEnd"/>
      <w:r>
        <w:t xml:space="preserve"> und die letzten 6 Bit ist der eigentliche </w:t>
      </w:r>
      <w:proofErr w:type="spellStart"/>
      <w:r>
        <w:t>Cause</w:t>
      </w:r>
      <w:proofErr w:type="spellEnd"/>
      <w:r>
        <w:t xml:space="preserve"> </w:t>
      </w:r>
      <w:proofErr w:type="spellStart"/>
      <w:r>
        <w:t>Of</w:t>
      </w:r>
      <w:proofErr w:type="spellEnd"/>
      <w:r>
        <w:t xml:space="preserve"> Transmission. Dieser kann zwischen 0 und 63 liegen und gibt, wie der Name sagt, den Grund der Übertragung an. Zum Beispiel ist </w:t>
      </w:r>
      <w:r w:rsidR="00545F8F">
        <w:t xml:space="preserve">er 1, wenn eine periodische Übertragung vorliegt oder 13, wenn Files übertragen werden. Wenn in einem Netzwerk mehrere Master </w:t>
      </w:r>
      <w:proofErr w:type="spellStart"/>
      <w:r w:rsidR="00545F8F">
        <w:t>Stations</w:t>
      </w:r>
      <w:proofErr w:type="spellEnd"/>
      <w:r w:rsidR="00545F8F">
        <w:t xml:space="preserve"> sind, wird nach dem </w:t>
      </w:r>
      <w:proofErr w:type="spellStart"/>
      <w:r w:rsidR="00545F8F">
        <w:t>Cause</w:t>
      </w:r>
      <w:proofErr w:type="spellEnd"/>
      <w:r w:rsidR="00545F8F">
        <w:t xml:space="preserve"> </w:t>
      </w:r>
      <w:proofErr w:type="spellStart"/>
      <w:r w:rsidR="00545F8F">
        <w:t>Of</w:t>
      </w:r>
      <w:proofErr w:type="spellEnd"/>
      <w:r w:rsidR="00545F8F">
        <w:t xml:space="preserve"> Transmission noch die Adresse des Senders übertragen </w:t>
      </w:r>
      <w:r w:rsidR="00545F8F">
        <w:fldChar w:fldCharType="begin"/>
      </w:r>
      <w:r w:rsidR="00545F8F">
        <w:instrText xml:space="preserve"> ADDIN ZOTERO_ITEM CSL_CITATION {"citationID":"8vV5ziMK","properties":{"formattedCitation":"[11, S. 211\\uc0\\u8211{}212]","plainCitation":"[11, S. 211–21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1-212"}],"schema":"https://github.com/citation-style-language/schema/raw/master/csl-citation.json"} </w:instrText>
      </w:r>
      <w:r w:rsidR="00545F8F">
        <w:fldChar w:fldCharType="separate"/>
      </w:r>
      <w:r w:rsidR="00545F8F" w:rsidRPr="00545F8F">
        <w:rPr>
          <w:rFonts w:cs="Arial"/>
          <w:szCs w:val="24"/>
        </w:rPr>
        <w:t>[11, S. 211–212]</w:t>
      </w:r>
      <w:r w:rsidR="00545F8F">
        <w:fldChar w:fldCharType="end"/>
      </w:r>
      <w:r w:rsidR="00545F8F">
        <w:t>.</w:t>
      </w:r>
    </w:p>
    <w:p w14:paraId="7E6E9399" w14:textId="77777777" w:rsidR="00DA12E7" w:rsidRDefault="00DA12E7" w:rsidP="00A40AEE"/>
    <w:p w14:paraId="26FD31CE" w14:textId="4B21657C" w:rsidR="00B76BE6" w:rsidRDefault="00545F8F" w:rsidP="00A40AEE">
      <w:r>
        <w:t xml:space="preserve">Das letzte Feld des Data Unit </w:t>
      </w:r>
      <w:proofErr w:type="spellStart"/>
      <w:r>
        <w:t>Identifiers</w:t>
      </w:r>
      <w:proofErr w:type="spellEnd"/>
      <w:r>
        <w:t xml:space="preserve"> ist die Common </w:t>
      </w:r>
      <w:proofErr w:type="spellStart"/>
      <w:r>
        <w:t>Address</w:t>
      </w:r>
      <w:proofErr w:type="spellEnd"/>
      <w:r>
        <w:t xml:space="preserve"> </w:t>
      </w:r>
      <w:proofErr w:type="spellStart"/>
      <w:r>
        <w:t>Of</w:t>
      </w:r>
      <w:proofErr w:type="spellEnd"/>
      <w:r>
        <w:t xml:space="preserve"> ADSU und ist entweder ein oder zwei Oktett Bit lang.</w:t>
      </w:r>
      <w:r w:rsidR="00B76BE6">
        <w:t xml:space="preserve"> Unter dieser Adresse befinden sich alle Daten des ADSU. Meistens ist sie die Stationsadresse, sie kann aber auch in nur einen Teil der Daten einer Station ansprechen</w:t>
      </w:r>
      <w:r w:rsidR="001A4210">
        <w:t>, vergleichbar mit IP-Adressen (124.32.0.0/16)</w:t>
      </w:r>
      <w:r w:rsidR="00B76BE6">
        <w:t xml:space="preserve"> </w:t>
      </w:r>
      <w:r w:rsidR="00B76BE6">
        <w:fldChar w:fldCharType="begin"/>
      </w:r>
      <w:r w:rsidR="00B76BE6">
        <w:instrText xml:space="preserve"> ADDIN ZOTERO_ITEM CSL_CITATION {"citationID":"4hHHP7l7","properties":{"formattedCitation":"[11, S. 213]","plainCitation":"[11, S. 213]","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schema":"https://github.com/citation-style-language/schema/raw/master/csl-citation.json"} </w:instrText>
      </w:r>
      <w:r w:rsidR="00B76BE6">
        <w:fldChar w:fldCharType="separate"/>
      </w:r>
      <w:r w:rsidR="00B76BE6" w:rsidRPr="00B76BE6">
        <w:rPr>
          <w:rFonts w:cs="Arial"/>
        </w:rPr>
        <w:t>[11, S. 213]</w:t>
      </w:r>
      <w:r w:rsidR="00B76BE6">
        <w:fldChar w:fldCharType="end"/>
      </w:r>
      <w:r w:rsidR="00B76BE6">
        <w:t>.</w:t>
      </w:r>
      <w:r w:rsidR="001A4210">
        <w:t xml:space="preserve"> </w:t>
      </w:r>
    </w:p>
    <w:p w14:paraId="5B3F253E" w14:textId="1810A1EA" w:rsidR="001A4210" w:rsidRDefault="001A4210" w:rsidP="00A40AEE">
      <w:r>
        <w:lastRenderedPageBreak/>
        <w:t xml:space="preserve">Die Information </w:t>
      </w:r>
      <w:proofErr w:type="spellStart"/>
      <w:r>
        <w:t>Object</w:t>
      </w:r>
      <w:proofErr w:type="spellEnd"/>
      <w:r>
        <w:t xml:space="preserve"> </w:t>
      </w:r>
      <w:proofErr w:type="spellStart"/>
      <w:r>
        <w:t>Address</w:t>
      </w:r>
      <w:proofErr w:type="spellEnd"/>
      <w:r>
        <w:t xml:space="preserve"> ist das erste Feld des Information </w:t>
      </w:r>
      <w:proofErr w:type="spellStart"/>
      <w:r>
        <w:t>Object</w:t>
      </w:r>
      <w:proofErr w:type="spellEnd"/>
      <w:r>
        <w:t xml:space="preserve">. </w:t>
      </w:r>
      <w:r w:rsidR="00495E02">
        <w:t xml:space="preserve">Sie ist 8 bis 24 Bit lang und identifiziert exakt ein Datenobjekt </w:t>
      </w:r>
      <w:r w:rsidR="00495E02">
        <w:fldChar w:fldCharType="begin"/>
      </w:r>
      <w:r w:rsidR="00495E02">
        <w:instrText xml:space="preserve"> ADDIN ZOTERO_ITEM CSL_CITATION {"citationID":"q8E3yYX3","properties":{"formattedCitation":"[11, S. 213\\uc0\\u8211{}214]","plainCitation":"[11, S. 213–21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214"}],"schema":"https://github.com/citation-style-language/schema/raw/master/csl-citation.json"} </w:instrText>
      </w:r>
      <w:r w:rsidR="00495E02">
        <w:fldChar w:fldCharType="separate"/>
      </w:r>
      <w:r w:rsidR="00495E02" w:rsidRPr="00495E02">
        <w:rPr>
          <w:rFonts w:cs="Arial"/>
          <w:szCs w:val="24"/>
        </w:rPr>
        <w:t>[11, S. 213–214]</w:t>
      </w:r>
      <w:r w:rsidR="00495E02">
        <w:fldChar w:fldCharType="end"/>
      </w:r>
      <w:r w:rsidR="00495E02">
        <w:t xml:space="preserve">. </w:t>
      </w:r>
      <w:r w:rsidR="00304B9D">
        <w:t xml:space="preserve">Darauf folgen die übermittelten Daten. Es können verschiedene Arten von Daten übertragen werden: </w:t>
      </w:r>
      <w:proofErr w:type="spellStart"/>
      <w:r w:rsidR="00304B9D">
        <w:t>Process</w:t>
      </w:r>
      <w:proofErr w:type="spellEnd"/>
      <w:r w:rsidR="00304B9D">
        <w:t xml:space="preserve"> Data, welche eine Vielzahl von Zahlentypen enthält</w:t>
      </w:r>
      <w:r w:rsidR="00A6549B">
        <w:t>.</w:t>
      </w:r>
      <w:r w:rsidR="00304B9D">
        <w:t xml:space="preserve"> </w:t>
      </w:r>
      <w:proofErr w:type="spellStart"/>
      <w:r w:rsidR="00304B9D">
        <w:t>Protection</w:t>
      </w:r>
      <w:proofErr w:type="spellEnd"/>
      <w:r w:rsidR="00304B9D">
        <w:t xml:space="preserve"> Data, welche Daten und Befehle an und von dem Schutzequipment beinhaltet</w:t>
      </w:r>
      <w:r w:rsidR="00A6549B">
        <w:t>.</w:t>
      </w:r>
      <w:r w:rsidR="00304B9D">
        <w:t xml:space="preserve"> File Transfer Data</w:t>
      </w:r>
      <w:r w:rsidR="00106738">
        <w:t xml:space="preserve">, welche sowohl aus den zu übertragenden Dateien an sich, als auch aus den dazugehörigen </w:t>
      </w:r>
      <w:r w:rsidR="00DB0B80">
        <w:t xml:space="preserve">Dateieneigenschaften und </w:t>
      </w:r>
      <w:r w:rsidR="003A45D1">
        <w:t xml:space="preserve">dem stattfindenden </w:t>
      </w:r>
      <w:proofErr w:type="spellStart"/>
      <w:r w:rsidR="003A45D1">
        <w:t>Übertragungsmanagment</w:t>
      </w:r>
      <w:proofErr w:type="spellEnd"/>
      <w:r w:rsidR="003A45D1">
        <w:t xml:space="preserve"> umschließt; </w:t>
      </w:r>
      <w:proofErr w:type="spellStart"/>
      <w:r w:rsidR="00A6549B">
        <w:t>Qualifiers</w:t>
      </w:r>
      <w:proofErr w:type="spellEnd"/>
      <w:r w:rsidR="00A6549B">
        <w:t xml:space="preserve"> für die Stationsverwaltung als auch </w:t>
      </w:r>
      <w:r w:rsidR="001A5921">
        <w:t>Time Data</w:t>
      </w:r>
      <w:r w:rsidR="00A6549B">
        <w:t xml:space="preserve"> und</w:t>
      </w:r>
      <w:r w:rsidR="001A5921">
        <w:t xml:space="preserve"> </w:t>
      </w:r>
      <w:proofErr w:type="spellStart"/>
      <w:r w:rsidR="00A6549B">
        <w:t>Commands</w:t>
      </w:r>
      <w:proofErr w:type="spellEnd"/>
      <w:r w:rsidR="00A6549B">
        <w:t xml:space="preserve"> </w:t>
      </w:r>
      <w:r w:rsidR="00A6549B">
        <w:fldChar w:fldCharType="begin"/>
      </w:r>
      <w:r w:rsidR="00A6549B">
        <w:instrText xml:space="preserve"> ADDIN ZOTERO_ITEM CSL_CITATION {"citationID":"fr2r5eZ6","properties":{"formattedCitation":"[11, S. 214\\uc0\\u8211{}218]","plainCitation":"[11, S. 214–21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4-218"}],"schema":"https://github.com/citation-style-language/schema/raw/master/csl-citation.json"} </w:instrText>
      </w:r>
      <w:r w:rsidR="00A6549B">
        <w:fldChar w:fldCharType="separate"/>
      </w:r>
      <w:r w:rsidR="00A6549B" w:rsidRPr="00A6549B">
        <w:rPr>
          <w:rFonts w:cs="Arial"/>
          <w:szCs w:val="24"/>
        </w:rPr>
        <w:t>[11, S. 214–218]</w:t>
      </w:r>
      <w:r w:rsidR="00A6549B">
        <w:fldChar w:fldCharType="end"/>
      </w:r>
      <w:r w:rsidR="00A6549B">
        <w:t xml:space="preserve">. </w:t>
      </w:r>
    </w:p>
    <w:p w14:paraId="51203B1D" w14:textId="5C88AEB6" w:rsidR="00EB6215" w:rsidRDefault="00EB6215" w:rsidP="00A40AEE"/>
    <w:p w14:paraId="02A35A88" w14:textId="7335813F" w:rsidR="00EB6215" w:rsidRDefault="0006505B" w:rsidP="00414B54">
      <w:pPr>
        <w:pStyle w:val="berschrift3"/>
      </w:pPr>
      <w:bookmarkStart w:id="38" w:name="_Toc107833337"/>
      <w:r>
        <w:t>IEC 60870-5-104</w:t>
      </w:r>
      <w:bookmarkEnd w:id="38"/>
    </w:p>
    <w:p w14:paraId="66AC5355" w14:textId="2CC28E91" w:rsidR="0006505B" w:rsidRDefault="005131FC" w:rsidP="0006505B">
      <w:r>
        <w:t xml:space="preserve">Um die sich immer weiter ausbreitende Internetinfrastruktur auszunutzen, wurde in der IEC 60870-5-104, kurz 104er, OSI-Layer 1-4 durch die TCP/IP-Suite ersetzt. </w:t>
      </w:r>
      <w:r w:rsidR="000B7B24">
        <w:t xml:space="preserve">Wie in </w:t>
      </w:r>
      <w:r w:rsidR="000B7B24">
        <w:fldChar w:fldCharType="begin"/>
      </w:r>
      <w:r w:rsidR="000B7B24">
        <w:instrText xml:space="preserve"> REF _Ref107335703 \h </w:instrText>
      </w:r>
      <w:r w:rsidR="000B7B24">
        <w:fldChar w:fldCharType="separate"/>
      </w:r>
      <w:r w:rsidR="00665F15">
        <w:t xml:space="preserve">Abb. </w:t>
      </w:r>
      <w:r w:rsidR="00665F15">
        <w:rPr>
          <w:noProof/>
        </w:rPr>
        <w:t>14</w:t>
      </w:r>
      <w:r w:rsidR="000B7B24">
        <w:fldChar w:fldCharType="end"/>
      </w:r>
      <w:r w:rsidR="000B7B24">
        <w:t xml:space="preserve"> zu sehen ist, wird d</w:t>
      </w:r>
      <w:r>
        <w:t xml:space="preserve">ie komplette Übertragung von </w:t>
      </w:r>
      <w:r w:rsidR="00502EC7">
        <w:t xml:space="preserve">Nachrichten zwischen zwei Orten nun per TCP, IP, Ethernet und verschiedenen physischen Medien übernommen. </w:t>
      </w:r>
    </w:p>
    <w:tbl>
      <w:tblPr>
        <w:tblStyle w:val="Tabellenraster"/>
        <w:tblW w:w="0" w:type="auto"/>
        <w:tblInd w:w="113" w:type="dxa"/>
        <w:tblLook w:val="04A0" w:firstRow="1" w:lastRow="0" w:firstColumn="1" w:lastColumn="0" w:noHBand="0" w:noVBand="1"/>
      </w:tblPr>
      <w:tblGrid>
        <w:gridCol w:w="2152"/>
        <w:gridCol w:w="2153"/>
        <w:gridCol w:w="1074"/>
        <w:gridCol w:w="3228"/>
      </w:tblGrid>
      <w:tr w:rsidR="00502EC7" w14:paraId="02F2CC8E" w14:textId="77777777" w:rsidTr="000B7B24">
        <w:tc>
          <w:tcPr>
            <w:tcW w:w="2152" w:type="dxa"/>
            <w:tcBorders>
              <w:top w:val="nil"/>
              <w:left w:val="nil"/>
              <w:bottom w:val="single" w:sz="4" w:space="0" w:color="auto"/>
              <w:right w:val="nil"/>
            </w:tcBorders>
            <w:vAlign w:val="center"/>
          </w:tcPr>
          <w:p w14:paraId="2022D202" w14:textId="60A3BF2A" w:rsidR="00502EC7" w:rsidRDefault="00502EC7" w:rsidP="00502EC7">
            <w:pPr>
              <w:jc w:val="center"/>
            </w:pPr>
            <w:r>
              <w:t>Layer</w:t>
            </w:r>
          </w:p>
        </w:tc>
        <w:tc>
          <w:tcPr>
            <w:tcW w:w="2153" w:type="dxa"/>
            <w:tcBorders>
              <w:top w:val="nil"/>
              <w:left w:val="nil"/>
              <w:bottom w:val="single" w:sz="4" w:space="0" w:color="auto"/>
              <w:right w:val="nil"/>
            </w:tcBorders>
            <w:vAlign w:val="center"/>
          </w:tcPr>
          <w:p w14:paraId="72DF4F5F" w14:textId="5E87CF55" w:rsidR="00502EC7" w:rsidRDefault="00502EC7" w:rsidP="00502EC7">
            <w:pPr>
              <w:jc w:val="center"/>
            </w:pPr>
            <w:r>
              <w:t>Source</w:t>
            </w:r>
          </w:p>
        </w:tc>
        <w:tc>
          <w:tcPr>
            <w:tcW w:w="4302" w:type="dxa"/>
            <w:gridSpan w:val="2"/>
            <w:tcBorders>
              <w:top w:val="nil"/>
              <w:left w:val="nil"/>
              <w:bottom w:val="single" w:sz="4" w:space="0" w:color="auto"/>
              <w:right w:val="nil"/>
            </w:tcBorders>
            <w:vAlign w:val="center"/>
          </w:tcPr>
          <w:p w14:paraId="7AB4BE3B" w14:textId="522FC587" w:rsidR="00502EC7" w:rsidRDefault="00502EC7" w:rsidP="00502EC7">
            <w:pPr>
              <w:jc w:val="center"/>
            </w:pPr>
            <w:proofErr w:type="spellStart"/>
            <w:r>
              <w:t>Function</w:t>
            </w:r>
            <w:proofErr w:type="spellEnd"/>
          </w:p>
        </w:tc>
      </w:tr>
      <w:tr w:rsidR="000B7B24" w14:paraId="5A263061" w14:textId="77777777" w:rsidTr="000B7B24">
        <w:tc>
          <w:tcPr>
            <w:tcW w:w="2152" w:type="dxa"/>
            <w:tcBorders>
              <w:top w:val="single" w:sz="4" w:space="0" w:color="auto"/>
            </w:tcBorders>
            <w:vAlign w:val="center"/>
          </w:tcPr>
          <w:p w14:paraId="68739FA1" w14:textId="3B54C326" w:rsidR="000B7B24" w:rsidRDefault="000B7B24" w:rsidP="000B7B24">
            <w:pPr>
              <w:jc w:val="center"/>
            </w:pPr>
            <w:proofErr w:type="spellStart"/>
            <w:r>
              <w:t>Application</w:t>
            </w:r>
            <w:proofErr w:type="spellEnd"/>
          </w:p>
        </w:tc>
        <w:tc>
          <w:tcPr>
            <w:tcW w:w="2153" w:type="dxa"/>
            <w:tcBorders>
              <w:top w:val="single" w:sz="4" w:space="0" w:color="auto"/>
            </w:tcBorders>
            <w:vAlign w:val="center"/>
          </w:tcPr>
          <w:p w14:paraId="36BFC9EB" w14:textId="31817061" w:rsidR="000B7B24" w:rsidRDefault="000B7B24" w:rsidP="000B7B24">
            <w:pPr>
              <w:jc w:val="center"/>
            </w:pPr>
            <w:r>
              <w:t>IEC 60870-5-101</w:t>
            </w:r>
          </w:p>
        </w:tc>
        <w:tc>
          <w:tcPr>
            <w:tcW w:w="4302" w:type="dxa"/>
            <w:gridSpan w:val="2"/>
            <w:tcBorders>
              <w:top w:val="single" w:sz="4" w:space="0" w:color="auto"/>
            </w:tcBorders>
            <w:vAlign w:val="center"/>
          </w:tcPr>
          <w:p w14:paraId="2508B576" w14:textId="2ED65AC2" w:rsidR="000B7B24" w:rsidRDefault="000B7B24" w:rsidP="000B7B24">
            <w:pPr>
              <w:jc w:val="center"/>
            </w:pPr>
            <w:r>
              <w:t>ASDUs &amp; Information Elements</w:t>
            </w:r>
          </w:p>
        </w:tc>
      </w:tr>
      <w:tr w:rsidR="000B7B24" w14:paraId="67F0C731" w14:textId="77777777" w:rsidTr="00D16D80">
        <w:tc>
          <w:tcPr>
            <w:tcW w:w="2152" w:type="dxa"/>
            <w:vAlign w:val="center"/>
          </w:tcPr>
          <w:p w14:paraId="061AE224" w14:textId="74F86085" w:rsidR="000B7B24" w:rsidRDefault="000B7B24" w:rsidP="000B7B24">
            <w:pPr>
              <w:jc w:val="center"/>
            </w:pPr>
            <w:r>
              <w:t>Transport</w:t>
            </w:r>
          </w:p>
        </w:tc>
        <w:tc>
          <w:tcPr>
            <w:tcW w:w="6455" w:type="dxa"/>
            <w:gridSpan w:val="3"/>
            <w:vAlign w:val="center"/>
          </w:tcPr>
          <w:p w14:paraId="6A01F3BF" w14:textId="75610B48" w:rsidR="000B7B24" w:rsidRDefault="000B7B24" w:rsidP="000B7B24">
            <w:pPr>
              <w:jc w:val="center"/>
            </w:pPr>
            <w:r>
              <w:t>T</w:t>
            </w:r>
            <w:r w:rsidR="004A3D66">
              <w:t>ransmission Control Protocol</w:t>
            </w:r>
          </w:p>
        </w:tc>
      </w:tr>
      <w:tr w:rsidR="000B7B24" w14:paraId="12FAD101" w14:textId="77777777" w:rsidTr="004A3D66">
        <w:tc>
          <w:tcPr>
            <w:tcW w:w="2152" w:type="dxa"/>
            <w:vAlign w:val="center"/>
          </w:tcPr>
          <w:p w14:paraId="1B1696B8" w14:textId="51DF20E3" w:rsidR="000B7B24" w:rsidRDefault="000B7B24" w:rsidP="000B7B24">
            <w:pPr>
              <w:jc w:val="center"/>
            </w:pPr>
            <w:r>
              <w:t>Network</w:t>
            </w:r>
          </w:p>
        </w:tc>
        <w:tc>
          <w:tcPr>
            <w:tcW w:w="6455" w:type="dxa"/>
            <w:gridSpan w:val="3"/>
            <w:vAlign w:val="center"/>
          </w:tcPr>
          <w:p w14:paraId="55E6D15D" w14:textId="10D1DF75" w:rsidR="000B7B24" w:rsidRDefault="004A3D66" w:rsidP="004A3D66">
            <w:pPr>
              <w:jc w:val="center"/>
            </w:pPr>
            <w:r>
              <w:t>Internet Protocol</w:t>
            </w:r>
          </w:p>
        </w:tc>
      </w:tr>
      <w:tr w:rsidR="003A612D" w14:paraId="5AF08632" w14:textId="77777777" w:rsidTr="004A3D66">
        <w:tc>
          <w:tcPr>
            <w:tcW w:w="2152" w:type="dxa"/>
            <w:vAlign w:val="center"/>
          </w:tcPr>
          <w:p w14:paraId="3B30BC46" w14:textId="0419592A" w:rsidR="003A612D" w:rsidRDefault="003A612D" w:rsidP="000B7B24">
            <w:pPr>
              <w:jc w:val="center"/>
            </w:pPr>
            <w:r>
              <w:t>Data Link</w:t>
            </w:r>
          </w:p>
        </w:tc>
        <w:tc>
          <w:tcPr>
            <w:tcW w:w="3227" w:type="dxa"/>
            <w:gridSpan w:val="2"/>
            <w:vAlign w:val="center"/>
          </w:tcPr>
          <w:p w14:paraId="134D955F" w14:textId="1DF74251" w:rsidR="003A612D" w:rsidRDefault="003A612D" w:rsidP="004A3D66">
            <w:pPr>
              <w:jc w:val="center"/>
            </w:pPr>
            <w:r>
              <w:t>PPP &amp; HDLC</w:t>
            </w:r>
          </w:p>
        </w:tc>
        <w:tc>
          <w:tcPr>
            <w:tcW w:w="3228" w:type="dxa"/>
            <w:vMerge w:val="restart"/>
            <w:vAlign w:val="center"/>
          </w:tcPr>
          <w:p w14:paraId="3FA5E936" w14:textId="60A51788" w:rsidR="003A612D" w:rsidRDefault="003A612D" w:rsidP="004A3D66">
            <w:pPr>
              <w:jc w:val="center"/>
            </w:pPr>
            <w:r>
              <w:t>Ethernet</w:t>
            </w:r>
          </w:p>
        </w:tc>
      </w:tr>
      <w:tr w:rsidR="003A612D" w14:paraId="566F547E" w14:textId="77777777" w:rsidTr="004A3D66">
        <w:tc>
          <w:tcPr>
            <w:tcW w:w="2152" w:type="dxa"/>
            <w:vAlign w:val="center"/>
          </w:tcPr>
          <w:p w14:paraId="5859143D" w14:textId="6C4CAE5C" w:rsidR="003A612D" w:rsidRDefault="003A612D" w:rsidP="000B7B24">
            <w:pPr>
              <w:jc w:val="center"/>
            </w:pPr>
            <w:proofErr w:type="spellStart"/>
            <w:r>
              <w:t>Physical</w:t>
            </w:r>
            <w:proofErr w:type="spellEnd"/>
          </w:p>
        </w:tc>
        <w:tc>
          <w:tcPr>
            <w:tcW w:w="3227" w:type="dxa"/>
            <w:gridSpan w:val="2"/>
            <w:vAlign w:val="center"/>
          </w:tcPr>
          <w:p w14:paraId="617EBB5D" w14:textId="168A6230" w:rsidR="003A612D" w:rsidRDefault="003A612D" w:rsidP="004A3D66">
            <w:pPr>
              <w:keepNext/>
              <w:jc w:val="center"/>
            </w:pPr>
            <w:r>
              <w:t>X.21</w:t>
            </w:r>
          </w:p>
        </w:tc>
        <w:tc>
          <w:tcPr>
            <w:tcW w:w="3228" w:type="dxa"/>
            <w:vMerge/>
            <w:vAlign w:val="center"/>
          </w:tcPr>
          <w:p w14:paraId="0E11A839" w14:textId="790BBE57" w:rsidR="003A612D" w:rsidRDefault="003A612D" w:rsidP="004A3D66">
            <w:pPr>
              <w:keepNext/>
              <w:jc w:val="center"/>
            </w:pPr>
          </w:p>
        </w:tc>
      </w:tr>
    </w:tbl>
    <w:p w14:paraId="4BF9B704" w14:textId="03538F04" w:rsidR="00502EC7" w:rsidRPr="0006505B" w:rsidRDefault="000B7B24" w:rsidP="000B7B24">
      <w:pPr>
        <w:pStyle w:val="Beschriftung"/>
      </w:pPr>
      <w:bookmarkStart w:id="39" w:name="_Ref107335703"/>
      <w:bookmarkStart w:id="40" w:name="_Ref107335699"/>
      <w:bookmarkStart w:id="41" w:name="_Toc107847912"/>
      <w:r>
        <w:t xml:space="preserve">Abb. </w:t>
      </w:r>
      <w:r w:rsidR="00192595">
        <w:fldChar w:fldCharType="begin"/>
      </w:r>
      <w:r w:rsidR="00192595">
        <w:instrText xml:space="preserve"> SEQ Abb. \* ARABIC </w:instrText>
      </w:r>
      <w:r w:rsidR="00192595">
        <w:fldChar w:fldCharType="separate"/>
      </w:r>
      <w:r w:rsidR="00E873EE">
        <w:rPr>
          <w:noProof/>
        </w:rPr>
        <w:t>14</w:t>
      </w:r>
      <w:r w:rsidR="00192595">
        <w:rPr>
          <w:noProof/>
        </w:rPr>
        <w:fldChar w:fldCharType="end"/>
      </w:r>
      <w:bookmarkEnd w:id="39"/>
      <w:r>
        <w:t xml:space="preserve"> IEC 60780-5-104 Layer</w:t>
      </w:r>
      <w:bookmarkEnd w:id="40"/>
      <w:r w:rsidR="004A3D66">
        <w:t xml:space="preserve"> </w:t>
      </w:r>
      <w:r w:rsidR="004A3D66">
        <w:fldChar w:fldCharType="begin"/>
      </w:r>
      <w:r w:rsidR="004A3D66">
        <w:instrText xml:space="preserve"> ADDIN ZOTERO_ITEM CSL_CITATION {"citationID":"dUrMLQXU","properties":{"formattedCitation":"[11, S. 300\\uc0\\u8211{}302]","plainCitation":"[11, S. 300–3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2"}],"schema":"https://github.com/citation-style-language/schema/raw/master/csl-citation.json"} </w:instrText>
      </w:r>
      <w:r w:rsidR="004A3D66">
        <w:fldChar w:fldCharType="separate"/>
      </w:r>
      <w:r w:rsidR="004A3D66" w:rsidRPr="004A3D66">
        <w:rPr>
          <w:rFonts w:cs="Arial"/>
          <w:szCs w:val="24"/>
        </w:rPr>
        <w:t>[11, S. 300–302]</w:t>
      </w:r>
      <w:bookmarkEnd w:id="41"/>
      <w:r w:rsidR="004A3D66">
        <w:fldChar w:fldCharType="end"/>
      </w:r>
    </w:p>
    <w:p w14:paraId="0DD00C5D" w14:textId="58380B06" w:rsidR="00B76BE6" w:rsidRDefault="00414B54" w:rsidP="00A40AEE">
      <w:r>
        <w:t xml:space="preserve">Jedes 104er fähige Gerät hat eine IP-Adresse und einen TCP-Port. Der Standard Port für 104er ist 2404. Über diesen werden TCP-Verbindungen eingerichtet. Jeder ASDU wird eine </w:t>
      </w:r>
      <w:proofErr w:type="spellStart"/>
      <w:r>
        <w:t>Application</w:t>
      </w:r>
      <w:proofErr w:type="spellEnd"/>
      <w:r>
        <w:t xml:space="preserve"> Protocol Data Unit vorangestellt, welche aus der</w:t>
      </w:r>
      <w:r w:rsidR="003A612D">
        <w:t xml:space="preserve"> Länge von</w:t>
      </w:r>
      <w:r>
        <w:t xml:space="preserve"> ASDU und APDU b</w:t>
      </w:r>
      <w:r w:rsidR="003A612D">
        <w:t xml:space="preserve">esteht sowie vier Kontrolloktetten. Innerhalb diesen werden empfangene und gesendete Nachrichten gezählt </w:t>
      </w:r>
      <w:r w:rsidR="003A612D">
        <w:fldChar w:fldCharType="begin"/>
      </w:r>
      <w:r w:rsidR="003A612D">
        <w:instrText xml:space="preserve"> ADDIN ZOTERO_ITEM CSL_CITATION {"citationID":"2ANQEWYS","properties":{"formattedCitation":"[11, S. 300\\uc0\\u8211{}304]","plainCitation":"[11, S. 300–3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4"}],"schema":"https://github.com/citation-style-language/schema/raw/master/csl-citation.json"} </w:instrText>
      </w:r>
      <w:r w:rsidR="003A612D">
        <w:fldChar w:fldCharType="separate"/>
      </w:r>
      <w:r w:rsidR="003A612D" w:rsidRPr="003A612D">
        <w:rPr>
          <w:rFonts w:cs="Arial"/>
          <w:szCs w:val="24"/>
        </w:rPr>
        <w:t>[11, S. 300–304]</w:t>
      </w:r>
      <w:r w:rsidR="003A612D">
        <w:fldChar w:fldCharType="end"/>
      </w:r>
      <w:r w:rsidR="003A612D">
        <w:t>.</w:t>
      </w:r>
    </w:p>
    <w:p w14:paraId="5C092060" w14:textId="36DC90EA" w:rsidR="00ED5BC4" w:rsidRDefault="00ED5BC4" w:rsidP="00ED5BC4">
      <w:pPr>
        <w:pStyle w:val="berschrift2"/>
      </w:pPr>
      <w:bookmarkStart w:id="42" w:name="_Toc107833338"/>
      <w:r>
        <w:t>Speicherprogrammierbare Steuerungen</w:t>
      </w:r>
      <w:bookmarkEnd w:id="42"/>
    </w:p>
    <w:p w14:paraId="2A0010CF" w14:textId="77777777" w:rsidR="006C364B" w:rsidRDefault="007F17DE" w:rsidP="00ED5BC4">
      <w:r>
        <w:t xml:space="preserve">Die Steuerungsebene, in der in Echtzeit Signale empfangen, verarbeitet und </w:t>
      </w:r>
      <w:r w:rsidR="00FD670B">
        <w:t>N</w:t>
      </w:r>
      <w:r>
        <w:t>eue ausgegeben werden</w:t>
      </w:r>
      <w:r w:rsidR="00ED5BC4">
        <w:t xml:space="preserve">, </w:t>
      </w:r>
      <w:r>
        <w:t>ist</w:t>
      </w:r>
      <w:r w:rsidR="00ED5BC4">
        <w:t xml:space="preserve"> in der Auto</w:t>
      </w:r>
      <w:r w:rsidR="00E859E3">
        <w:t>matisierungstechnik die Schnittstelle zwischen der Feldebene</w:t>
      </w:r>
      <w:r>
        <w:t>,</w:t>
      </w:r>
      <w:r w:rsidR="00E859E3">
        <w:t xml:space="preserve"> </w:t>
      </w:r>
      <w:r w:rsidR="00DC531B">
        <w:t xml:space="preserve">in jener </w:t>
      </w:r>
      <w:r w:rsidR="00E859E3">
        <w:t>Sensorik und Aktorik</w:t>
      </w:r>
      <w:r w:rsidR="00DC531B">
        <w:t xml:space="preserve"> liegen</w:t>
      </w:r>
      <w:r w:rsidR="00E859E3">
        <w:t>, und der Prozessleitebene, wo der komplette technische Betriebsprozess kontrolliert wird.</w:t>
      </w:r>
      <w:r w:rsidR="00ED5BC4">
        <w:t xml:space="preserve"> </w:t>
      </w:r>
      <w:r w:rsidR="00DC531B">
        <w:t xml:space="preserve">Die beliebteste Steuerungstechnik ist Speicherprogrammierbare Steuerung, oder auch </w:t>
      </w:r>
      <w:proofErr w:type="spellStart"/>
      <w:r w:rsidR="00DC531B">
        <w:t>Programmable</w:t>
      </w:r>
      <w:proofErr w:type="spellEnd"/>
      <w:r w:rsidR="00DC531B">
        <w:t xml:space="preserve"> </w:t>
      </w:r>
      <w:proofErr w:type="spellStart"/>
      <w:r w:rsidR="00DC531B">
        <w:t>Logic</w:t>
      </w:r>
      <w:proofErr w:type="spellEnd"/>
      <w:r w:rsidR="00DC531B">
        <w:t xml:space="preserve"> Controller genannt. Diese empfängt auf verschiedenen Wegen Daten, verarbeitet diese digital mit</w:t>
      </w:r>
      <w:r w:rsidR="002B59CA">
        <w:t xml:space="preserve"> Hilfe von vorher geschriebenen Programmen und gibt, auf Basis der gespeicherten Programmierung, unterschiedliche Arten von Daten und Signalen aus </w:t>
      </w:r>
      <w:r w:rsidR="002B59CA">
        <w:lastRenderedPageBreak/>
        <w:fldChar w:fldCharType="begin"/>
      </w:r>
      <w:r w:rsidR="002B59CA">
        <w:instrText xml:space="preserve"> ADDIN ZOTERO_ITEM CSL_CITATION {"citationID":"h1fRCLBq","properties":{"formattedCitation":"[12, S. 26\\uc0\\u8211{}35]","plainCitation":"[12, S. 26–35]","noteIndex":0},"citationItems":[{"id":122,"uris":["http://zotero.org/users/8935704/items/J83IRTYW"],"itemData":{"id":122,"type":"book","event-place":"Wiesbaden [Heidelberg]","ISBN":"978-3-658-22613-8","language":"ger","number-of-pages":"145","publisher":"Springer Vieweg","publisher-place":"Wiesbaden [Heidelberg]","source":"K10plus ISBN","title":"Hybride Testumgebungen für kritische Infrastrukturen: effiziente Implementierung für IT-Sicherheitsanalysen von KRITIS-Betreibern","title-short":"Hybride Testumgebungen für kritische Infrastrukturen","author":[{"family":"Leps","given":"Olof"}],"issued":{"date-parts":[["2018"]]}},"locator":"26-35"}],"schema":"https://github.com/citation-style-language/schema/raw/master/csl-citation.json"} </w:instrText>
      </w:r>
      <w:r w:rsidR="002B59CA">
        <w:fldChar w:fldCharType="separate"/>
      </w:r>
      <w:r w:rsidR="002B59CA" w:rsidRPr="002B59CA">
        <w:rPr>
          <w:rFonts w:cs="Arial"/>
          <w:szCs w:val="24"/>
        </w:rPr>
        <w:t>[12, S. 26–35]</w:t>
      </w:r>
      <w:r w:rsidR="002B59CA">
        <w:fldChar w:fldCharType="end"/>
      </w:r>
      <w:r w:rsidR="002B59CA">
        <w:t xml:space="preserve">. </w:t>
      </w:r>
      <w:r w:rsidR="00004189">
        <w:t>Für eine SPS wird</w:t>
      </w:r>
      <w:r w:rsidR="00816523">
        <w:t xml:space="preserve"> zum einen</w:t>
      </w:r>
      <w:r w:rsidR="00004189">
        <w:t xml:space="preserve"> </w:t>
      </w:r>
      <w:r w:rsidR="00000576">
        <w:t>Geräte</w:t>
      </w:r>
      <w:r w:rsidR="00816523">
        <w:t xml:space="preserve"> benötigt</w:t>
      </w:r>
      <w:r w:rsidR="00004189">
        <w:t>, welche</w:t>
      </w:r>
      <w:r w:rsidR="00816523">
        <w:t xml:space="preserve"> </w:t>
      </w:r>
      <w:r w:rsidR="00004189">
        <w:t>Signale lesen und ausgeben k</w:t>
      </w:r>
      <w:r w:rsidR="00FD670B">
        <w:t>ö</w:t>
      </w:r>
      <w:r w:rsidR="00004189">
        <w:t>nn</w:t>
      </w:r>
      <w:r w:rsidR="00FD670B">
        <w:t>en</w:t>
      </w:r>
      <w:r w:rsidR="00816523">
        <w:t xml:space="preserve">, sowie einen (Micro)Computer, der die programmierte Steuerung speichern und ausführen kann. Desweitern wird eine </w:t>
      </w:r>
      <w:r w:rsidR="00FD670B">
        <w:t>der</w:t>
      </w:r>
      <w:r w:rsidR="00000576">
        <w:t xml:space="preserve"> Hardware </w:t>
      </w:r>
      <w:r w:rsidR="00816523">
        <w:t>angepasste Software benötigt</w:t>
      </w:r>
      <w:r w:rsidR="00000576">
        <w:t>. Diese wird sowohl für das Zusammenspiel der physischen Einzelteile als auch für die flexible Programmierung benötigt.</w:t>
      </w:r>
      <w:r w:rsidR="00FD670B">
        <w:t xml:space="preserve"> </w:t>
      </w:r>
      <w:r w:rsidR="00A041D9">
        <w:t>Es gibt unzählige verschiedene</w:t>
      </w:r>
      <w:r w:rsidR="00FD670B">
        <w:t xml:space="preserve"> Ein- und Ausgabegeräte</w:t>
      </w:r>
      <w:r w:rsidR="00A041D9">
        <w:t>, von sehr simplen, welche digitale oder an</w:t>
      </w:r>
      <w:r w:rsidR="00DA2DCF">
        <w:t>a</w:t>
      </w:r>
      <w:r w:rsidR="00A041D9">
        <w:t>loge Signale lesen oder ausgeben. bis hin zu sehr komplexen, w</w:t>
      </w:r>
      <w:r w:rsidR="00DA2DCF">
        <w:t>ie Touch-Displays</w:t>
      </w:r>
      <w:r w:rsidR="00E86CE9">
        <w:t xml:space="preserve"> oder</w:t>
      </w:r>
      <w:r w:rsidR="00DA2DCF">
        <w:t xml:space="preserve"> Kommunikationsschnittstellen</w:t>
      </w:r>
      <w:r w:rsidR="00E86CE9">
        <w:t xml:space="preserve">. Diese Geräte wandeln </w:t>
      </w:r>
      <w:r w:rsidR="00274D66">
        <w:t xml:space="preserve">zwischen </w:t>
      </w:r>
      <w:r w:rsidR="00E86CE9">
        <w:t>externe Signale und Daten</w:t>
      </w:r>
      <w:r w:rsidR="00274D66">
        <w:t xml:space="preserve"> und</w:t>
      </w:r>
      <w:r w:rsidR="00E86CE9">
        <w:t xml:space="preserve"> interne verarbeitbare Daten</w:t>
      </w:r>
      <w:r w:rsidR="00274D66">
        <w:t>. Der Rechner der SPS kann interne Daten nun seinen temporären Speicher laden und anhand seines Programmes verarbeiten</w:t>
      </w:r>
      <w:r w:rsidR="006C364B">
        <w:t xml:space="preserve"> </w:t>
      </w:r>
      <w:r w:rsidR="006C364B">
        <w:fldChar w:fldCharType="begin"/>
      </w:r>
      <w:r w:rsidR="006C364B">
        <w:instrText xml:space="preserve"> ADDIN ZOTERO_ITEM CSL_CITATION {"citationID":"5fZHv221","properties":{"formattedCitation":"[13, S. 311\\uc0\\u8211{}314]","plainCitation":"[13, S. 311–314]","noteIndex":0},"citationItems":[{"id":125,"uris":["http://zotero.org/users/8935704/items/BH47NI8W"],"itemData":{"id":125,"type":"book","abstract":"Praxisnahes Lehrbuch für Schüler der Fachschulen für Technik und Studenten technischer Fachrichtungen wie Maschinenbau, Mechatronik, Elektrotechnik. Nach einer Einführung in die Grundlagen der Automatisierung werden an einer durchgängigen Projektanlage die Bereiche Sensorik, Steuerung und Regelung schrittweise vermittelt - weitgehend ohne den Einsatz höherer Mathematik. Im Vergleich zur 1. Auflage (2015) wurden die Abbildungen teilweise verbessert, der Inhalt um 20 Seiten erweitert um weitere durchgerechnete Beispielaufgaben, einen Abschnitt zu Digitalfunktionen und ein Kapitel zur Verarbeitung analoger Signale mit einer SPS","collection-title":"Lehrbuch","edition":"2., überarbeitete und erweiterte Auflage","event-place":"Wiesbaden [Heidelberg]","ISBN":"978-3-658-17581-8","language":"ger","note":"DOI: 10.1007/978-3-658-17582-5","number-of-pages":"400","publisher":"Springer Vieweg","publisher-place":"Wiesbaden [Heidelberg]","source":"K10plus ISBN","title":"Grundlagen Automatisierung: Sensorik, Regelung, Steuerung","title-short":"Grundlagen Automatisierung","author":[{"family":"Heinrich","given":"Berthold"},{"family":"Linke","given":"Petra"},{"family":"Glöckler","given":"Michael"}],"issued":{"date-parts":[["2017"]]}},"locator":"311-314"}],"schema":"https://github.com/citation-style-language/schema/raw/master/csl-citation.json"} </w:instrText>
      </w:r>
      <w:r w:rsidR="006C364B">
        <w:fldChar w:fldCharType="separate"/>
      </w:r>
      <w:r w:rsidR="006C364B" w:rsidRPr="006C364B">
        <w:rPr>
          <w:rFonts w:cs="Arial"/>
          <w:szCs w:val="24"/>
        </w:rPr>
        <w:t>[13, S. 311–314]</w:t>
      </w:r>
      <w:r w:rsidR="006C364B">
        <w:fldChar w:fldCharType="end"/>
      </w:r>
      <w:r w:rsidR="00274D66">
        <w:t xml:space="preserve">. </w:t>
      </w:r>
    </w:p>
    <w:p w14:paraId="7311A302" w14:textId="77777777" w:rsidR="006C364B" w:rsidRDefault="006C364B" w:rsidP="00ED5BC4"/>
    <w:p w14:paraId="452095CB" w14:textId="14539D89" w:rsidR="00F74A19" w:rsidRDefault="00923A24" w:rsidP="00ED5BC4">
      <w:r>
        <w:t xml:space="preserve">In der IEC 61131 wird die Programmierung von SPS normiert, sodass dasselbe Programm auf den Systemen </w:t>
      </w:r>
      <w:r w:rsidR="00B00D7D">
        <w:t>unterschiedlicher</w:t>
      </w:r>
      <w:r>
        <w:t xml:space="preserve"> Hersteller laufen kann. Es gibt verschiedene</w:t>
      </w:r>
      <w:r w:rsidR="00E627E5">
        <w:t xml:space="preserve"> grundlegende</w:t>
      </w:r>
      <w:r>
        <w:t xml:space="preserve"> Elemente</w:t>
      </w:r>
      <w:r w:rsidR="00087401">
        <w:t xml:space="preserve"> in d</w:t>
      </w:r>
      <w:r w:rsidR="007D7439">
        <w:t>ieser Programmiersprache</w:t>
      </w:r>
      <w:r w:rsidR="00087401">
        <w:t xml:space="preserve">. </w:t>
      </w:r>
      <w:r w:rsidR="007D7439">
        <w:br/>
      </w:r>
      <w:r w:rsidR="00B00D7D">
        <w:t>Data Type</w:t>
      </w:r>
      <w:r w:rsidR="00CD16AF">
        <w:t xml:space="preserve"> definiert den Namen, die Größe, die Initialisierung und vieles mehr von Daten</w:t>
      </w:r>
      <w:r w:rsidR="00364DC4">
        <w:t>arten</w:t>
      </w:r>
      <w:r w:rsidR="00CD16AF">
        <w:t xml:space="preserve">, wie Boolean, </w:t>
      </w:r>
      <w:proofErr w:type="spellStart"/>
      <w:r w:rsidR="00CD16AF" w:rsidRPr="00CD16AF">
        <w:t>Unsigned</w:t>
      </w:r>
      <w:proofErr w:type="spellEnd"/>
      <w:r w:rsidR="00CD16AF" w:rsidRPr="00CD16AF">
        <w:t xml:space="preserve"> </w:t>
      </w:r>
      <w:r w:rsidR="00CD16AF">
        <w:t>L</w:t>
      </w:r>
      <w:r w:rsidR="00CD16AF" w:rsidRPr="00CD16AF">
        <w:t xml:space="preserve">ong </w:t>
      </w:r>
      <w:r w:rsidR="00CD16AF">
        <w:t>I</w:t>
      </w:r>
      <w:r w:rsidR="00CD16AF" w:rsidRPr="00CD16AF">
        <w:t>nteger</w:t>
      </w:r>
      <w:r w:rsidR="00CD16AF">
        <w:t xml:space="preserve">, Time </w:t>
      </w:r>
      <w:proofErr w:type="spellStart"/>
      <w:r w:rsidR="00CD16AF">
        <w:t>Of</w:t>
      </w:r>
      <w:proofErr w:type="spellEnd"/>
      <w:r w:rsidR="00CD16AF">
        <w:t xml:space="preserve"> Day oder Double Byte </w:t>
      </w:r>
      <w:proofErr w:type="spellStart"/>
      <w:r w:rsidR="00CD16AF">
        <w:t>Charactar</w:t>
      </w:r>
      <w:proofErr w:type="spellEnd"/>
      <w:r w:rsidR="00CD16AF">
        <w:t xml:space="preserve">. Es gibt vordefinierte und benutzer-definierte Data </w:t>
      </w:r>
      <w:proofErr w:type="spellStart"/>
      <w:r w:rsidR="00CD16AF">
        <w:t>Types</w:t>
      </w:r>
      <w:proofErr w:type="spellEnd"/>
      <w:r w:rsidR="00364DC4">
        <w:t xml:space="preserve"> und alle Daten, die eine SPS empfängt, speichert oder ausgibt, müssen einem Data Type entsprechen.</w:t>
      </w:r>
      <w:r w:rsidR="007D7439">
        <w:t xml:space="preserve"> </w:t>
      </w:r>
      <w:r w:rsidR="007D7439">
        <w:br/>
      </w:r>
      <w:r w:rsidR="00364DC4">
        <w:t xml:space="preserve">Definierte Daten, </w:t>
      </w:r>
      <w:r w:rsidR="007D7439">
        <w:t>also jene welche</w:t>
      </w:r>
      <w:r w:rsidR="00364DC4">
        <w:t xml:space="preserve"> einen</w:t>
      </w:r>
      <w:r w:rsidR="00E700F4">
        <w:t xml:space="preserve"> potentiell änderbaren</w:t>
      </w:r>
      <w:r w:rsidR="00364DC4">
        <w:t xml:space="preserve"> Wert oder Inhalt haben, werden Variables genannt und enthalten einen Data Type, einen Namen und einen Wert. Es gibt verschieden Unterarten </w:t>
      </w:r>
      <w:proofErr w:type="gramStart"/>
      <w:r w:rsidR="00364DC4">
        <w:t>von Variable</w:t>
      </w:r>
      <w:r w:rsidR="007D7439">
        <w:t>s</w:t>
      </w:r>
      <w:proofErr w:type="gramEnd"/>
      <w:r w:rsidR="00E700F4">
        <w:t>, aber alle müssen vor dem Start eines Programmes deklariert sein.</w:t>
      </w:r>
      <w:r w:rsidR="00087401">
        <w:t xml:space="preserve"> </w:t>
      </w:r>
    </w:p>
    <w:p w14:paraId="7CFCAFD4" w14:textId="303B466C" w:rsidR="00F74A19" w:rsidRDefault="007D7439" w:rsidP="00ED5BC4">
      <w:r>
        <w:t xml:space="preserve">In </w:t>
      </w:r>
      <w:proofErr w:type="spellStart"/>
      <w:r w:rsidR="00087401">
        <w:t>Program</w:t>
      </w:r>
      <w:proofErr w:type="spellEnd"/>
      <w:r w:rsidR="00087401">
        <w:t xml:space="preserve"> </w:t>
      </w:r>
      <w:proofErr w:type="spellStart"/>
      <w:r w:rsidR="00087401">
        <w:t>Organization</w:t>
      </w:r>
      <w:proofErr w:type="spellEnd"/>
      <w:r w:rsidR="00087401">
        <w:t xml:space="preserve"> Units, kurz POU, sind d</w:t>
      </w:r>
      <w:r w:rsidR="00EA193A">
        <w:t>ie</w:t>
      </w:r>
      <w:r w:rsidR="00087401">
        <w:t xml:space="preserve"> eigentlich Programm</w:t>
      </w:r>
      <w:r w:rsidR="00EA193A">
        <w:t>e</w:t>
      </w:r>
      <w:r>
        <w:t xml:space="preserve"> </w:t>
      </w:r>
      <w:proofErr w:type="spellStart"/>
      <w:r>
        <w:t>entahlten</w:t>
      </w:r>
      <w:proofErr w:type="spellEnd"/>
      <w:r w:rsidR="00EA193A">
        <w:t xml:space="preserve">. Sie haben Inputs und Outputs und können mehrfach aufgerufen und ausgeführt werden. POUs können </w:t>
      </w:r>
      <w:proofErr w:type="spellStart"/>
      <w:r w:rsidR="00EA193A">
        <w:t>Funktions</w:t>
      </w:r>
      <w:proofErr w:type="spellEnd"/>
      <w:r w:rsidR="00EA193A">
        <w:t xml:space="preserve">, </w:t>
      </w:r>
      <w:proofErr w:type="spellStart"/>
      <w:r w:rsidR="00EA193A">
        <w:t>Functionblocks</w:t>
      </w:r>
      <w:proofErr w:type="spellEnd"/>
      <w:r w:rsidR="00EA193A">
        <w:t xml:space="preserve">, Classes oder </w:t>
      </w:r>
      <w:proofErr w:type="spellStart"/>
      <w:r w:rsidR="00EA193A">
        <w:t>Programs</w:t>
      </w:r>
      <w:proofErr w:type="spellEnd"/>
      <w:r w:rsidR="00EA193A">
        <w:t xml:space="preserve"> sein. </w:t>
      </w:r>
    </w:p>
    <w:p w14:paraId="32A9C742" w14:textId="77777777" w:rsidR="00F74A19" w:rsidRDefault="00006F9D" w:rsidP="00ED5BC4">
      <w:r>
        <w:t>Innerhalb</w:t>
      </w:r>
      <w:r w:rsidR="00EA193A">
        <w:t xml:space="preserve"> </w:t>
      </w:r>
      <w:proofErr w:type="spellStart"/>
      <w:r w:rsidR="00EA193A">
        <w:t>Function</w:t>
      </w:r>
      <w:proofErr w:type="spellEnd"/>
      <w:r w:rsidR="00EA193A">
        <w:t xml:space="preserve"> </w:t>
      </w:r>
      <w:r>
        <w:t xml:space="preserve">wird nach dem Ausführen nichts gespeichert. Deswegen werden normalerweise </w:t>
      </w:r>
      <w:proofErr w:type="spellStart"/>
      <w:r>
        <w:t>Function</w:t>
      </w:r>
      <w:proofErr w:type="spellEnd"/>
      <w:r>
        <w:t xml:space="preserve"> für temporäre Berechnungen benutzt, beispielsweise </w:t>
      </w:r>
      <w:proofErr w:type="gramStart"/>
      <w:r>
        <w:t>X:=</w:t>
      </w:r>
      <w:proofErr w:type="gramEnd"/>
      <w:r>
        <w:t xml:space="preserve"> ADD(A, B). A und B sind die Inputs, X ist der Output und nachdem X ausgegeben wurde, wird </w:t>
      </w:r>
      <w:r w:rsidR="00CC0A84">
        <w:t xml:space="preserve">kein Teil der </w:t>
      </w:r>
      <w:proofErr w:type="spellStart"/>
      <w:r w:rsidR="00CC0A84">
        <w:t>Function</w:t>
      </w:r>
      <w:proofErr w:type="spellEnd"/>
      <w:r w:rsidR="00CC0A84">
        <w:t xml:space="preserve"> wieder aufgerufen. </w:t>
      </w:r>
    </w:p>
    <w:p w14:paraId="0CA7E3EF" w14:textId="21B8C973" w:rsidR="00062308" w:rsidRDefault="00CC0A84" w:rsidP="00ED5BC4">
      <w:r>
        <w:t xml:space="preserve">Ein </w:t>
      </w:r>
      <w:proofErr w:type="spellStart"/>
      <w:r>
        <w:t>Functionblock</w:t>
      </w:r>
      <w:proofErr w:type="spellEnd"/>
      <w:r>
        <w:t xml:space="preserve"> wird zur Modularisierung und zur Strukturierung von Programmen benutzt. Jener besteht aus Input, Output und </w:t>
      </w:r>
      <w:proofErr w:type="gramStart"/>
      <w:r>
        <w:t>internen Variable</w:t>
      </w:r>
      <w:r w:rsidR="007D7439">
        <w:t>s</w:t>
      </w:r>
      <w:proofErr w:type="gramEnd"/>
      <w:r>
        <w:t xml:space="preserve">, </w:t>
      </w:r>
      <w:r w:rsidR="007D7439">
        <w:t>sowie</w:t>
      </w:r>
      <w:r>
        <w:t xml:space="preserve"> den Operationen mit diesen Daten. Jeder </w:t>
      </w:r>
      <w:proofErr w:type="spellStart"/>
      <w:r>
        <w:t>Functionblock</w:t>
      </w:r>
      <w:proofErr w:type="spellEnd"/>
      <w:r>
        <w:t xml:space="preserve"> hat einen eindeutigen Namen und ei</w:t>
      </w:r>
      <w:r w:rsidR="000C796B">
        <w:t>gene interne Daten. Zum Beispiel gibt es einen vordefinierten SR-</w:t>
      </w:r>
      <w:proofErr w:type="spellStart"/>
      <w:r w:rsidR="000C796B">
        <w:t>Latch</w:t>
      </w:r>
      <w:proofErr w:type="spellEnd"/>
      <w:r w:rsidR="000C796B">
        <w:t xml:space="preserve"> </w:t>
      </w:r>
      <w:proofErr w:type="spellStart"/>
      <w:r w:rsidR="000C796B">
        <w:t>Function</w:t>
      </w:r>
      <w:r w:rsidR="007D7439">
        <w:t>b</w:t>
      </w:r>
      <w:r w:rsidR="000C796B">
        <w:t>lock</w:t>
      </w:r>
      <w:proofErr w:type="spellEnd"/>
      <w:r w:rsidR="000C796B">
        <w:t>, der mit einem Aufruf gesetzt werden und mit einem anderen Aufruf zurückgesetzt werden kann. Der Zustand wird zwischen den beiden Aufrufen gespeichert.</w:t>
      </w:r>
      <w:r w:rsidR="00170780">
        <w:t xml:space="preserve"> </w:t>
      </w:r>
      <w:proofErr w:type="spellStart"/>
      <w:r w:rsidR="00170780">
        <w:t>Function</w:t>
      </w:r>
      <w:proofErr w:type="spellEnd"/>
      <w:r w:rsidR="00170780">
        <w:t xml:space="preserve"> und </w:t>
      </w:r>
      <w:proofErr w:type="spellStart"/>
      <w:r w:rsidR="00170780">
        <w:t>Functionblock</w:t>
      </w:r>
      <w:proofErr w:type="spellEnd"/>
      <w:r w:rsidR="00170780">
        <w:t xml:space="preserve"> können jeweils andere </w:t>
      </w:r>
      <w:proofErr w:type="spellStart"/>
      <w:r w:rsidR="00170780">
        <w:t>Function</w:t>
      </w:r>
      <w:proofErr w:type="spellEnd"/>
      <w:r w:rsidR="00170780">
        <w:t xml:space="preserve"> und </w:t>
      </w:r>
      <w:proofErr w:type="spellStart"/>
      <w:r w:rsidR="00170780">
        <w:t>Functionblocks</w:t>
      </w:r>
      <w:proofErr w:type="spellEnd"/>
      <w:r w:rsidR="00170780">
        <w:t xml:space="preserve"> aufrufen.</w:t>
      </w:r>
      <w:r w:rsidR="000C796B">
        <w:t xml:space="preserve"> </w:t>
      </w:r>
    </w:p>
    <w:p w14:paraId="1A19C071" w14:textId="4C39FD8B" w:rsidR="00F74A19" w:rsidRDefault="000C796B" w:rsidP="00ED5BC4">
      <w:r>
        <w:lastRenderedPageBreak/>
        <w:t xml:space="preserve">Ein </w:t>
      </w:r>
      <w:proofErr w:type="spellStart"/>
      <w:r>
        <w:t>Program</w:t>
      </w:r>
      <w:proofErr w:type="spellEnd"/>
      <w:r>
        <w:t xml:space="preserve"> ist </w:t>
      </w:r>
      <w:r w:rsidR="00170780">
        <w:t xml:space="preserve">einem </w:t>
      </w:r>
      <w:proofErr w:type="spellStart"/>
      <w:r w:rsidR="00170780">
        <w:t>Functionblock</w:t>
      </w:r>
      <w:proofErr w:type="spellEnd"/>
      <w:r w:rsidR="00170780">
        <w:t xml:space="preserve"> ähnlich, soll aber als eigenständiges Programm eingesetzt werden, also aus allen Teilen zusammengesetzt werden, die für die </w:t>
      </w:r>
      <w:r w:rsidR="00F74A19">
        <w:t>Ausführung eines Prozesses nötig sind. E</w:t>
      </w:r>
      <w:r w:rsidR="00170780">
        <w:t xml:space="preserve">s kann nur </w:t>
      </w:r>
      <w:proofErr w:type="spellStart"/>
      <w:r w:rsidR="00170780">
        <w:t>Functionblocks</w:t>
      </w:r>
      <w:proofErr w:type="spellEnd"/>
      <w:r w:rsidR="00170780">
        <w:t xml:space="preserve"> aufrufen</w:t>
      </w:r>
      <w:r w:rsidR="00F74A19">
        <w:t>, keine</w:t>
      </w:r>
      <w:r w:rsidR="00170780">
        <w:t xml:space="preserve"> andere</w:t>
      </w:r>
      <w:r w:rsidR="00F74A19">
        <w:t>n</w:t>
      </w:r>
      <w:r w:rsidR="00170780">
        <w:t xml:space="preserve"> </w:t>
      </w:r>
      <w:proofErr w:type="spellStart"/>
      <w:r w:rsidR="00170780">
        <w:t>Programs</w:t>
      </w:r>
      <w:proofErr w:type="spellEnd"/>
      <w:r w:rsidR="00F74A19">
        <w:t xml:space="preserve">. Außerdem können in </w:t>
      </w:r>
      <w:proofErr w:type="spellStart"/>
      <w:r w:rsidR="00F74A19">
        <w:t>Programs</w:t>
      </w:r>
      <w:proofErr w:type="spellEnd"/>
      <w:r w:rsidR="00F74A19">
        <w:t xml:space="preserve"> globale Variablen definiert, sowie auf spezielle Kommunikationsvariablen zugegriffen werden.</w:t>
      </w:r>
    </w:p>
    <w:p w14:paraId="21EC949E" w14:textId="77777777" w:rsidR="00595B50" w:rsidRDefault="00F74A19" w:rsidP="00ED5BC4">
      <w:r>
        <w:t>Classes</w:t>
      </w:r>
      <w:r w:rsidR="00062308">
        <w:t>, Interfaces und Methods</w:t>
      </w:r>
      <w:r>
        <w:t xml:space="preserve"> werden in objektorientierter Programmierung verwendet</w:t>
      </w:r>
      <w:r w:rsidR="00062308">
        <w:t xml:space="preserve"> </w:t>
      </w:r>
      <w:r w:rsidR="00062308">
        <w:fldChar w:fldCharType="begin"/>
      </w:r>
      <w:r w:rsidR="00062308">
        <w:instrText xml:space="preserve"> ADDIN ZOTERO_ITEM CSL_CITATION {"citationID":"5nhtzZDQ","properties":{"formattedCitation":"[14, S. 18\\uc0\\u8211{}155]","plainCitation":"[14, S. 18–155]","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8-155"}],"schema":"https://github.com/citation-style-language/schema/raw/master/csl-citation.json"} </w:instrText>
      </w:r>
      <w:r w:rsidR="00062308">
        <w:fldChar w:fldCharType="separate"/>
      </w:r>
      <w:r w:rsidR="00062308" w:rsidRPr="00062308">
        <w:rPr>
          <w:rFonts w:cs="Arial"/>
          <w:szCs w:val="24"/>
        </w:rPr>
        <w:t>[14, S. 18–155]</w:t>
      </w:r>
      <w:r w:rsidR="00062308">
        <w:fldChar w:fldCharType="end"/>
      </w:r>
      <w:r>
        <w:t>.</w:t>
      </w:r>
    </w:p>
    <w:p w14:paraId="1A01E500" w14:textId="67C0A3B2" w:rsidR="00595B50" w:rsidRDefault="00595B50" w:rsidP="00ED5BC4"/>
    <w:p w14:paraId="442EBA54" w14:textId="0E2D112E" w:rsidR="00B201AC" w:rsidRDefault="00823585" w:rsidP="00ED5BC4">
      <w:r>
        <w:t xml:space="preserve">Es gibt </w:t>
      </w:r>
      <w:r w:rsidR="00627B5D">
        <w:t>fünf</w:t>
      </w:r>
      <w:r>
        <w:t xml:space="preserve"> verschiedene Programmiersprachen, zwei basierend auf Text und </w:t>
      </w:r>
      <w:r w:rsidR="00627B5D">
        <w:t>drei</w:t>
      </w:r>
      <w:r>
        <w:t xml:space="preserve"> Graphische. </w:t>
      </w:r>
      <w:r w:rsidR="00627B5D">
        <w:t>Sie sind alle miteinander austauschbar und stellen dasselbe Programm nur anders da. Es können auch Teile eines Programmes graphisch und andere Teile textu</w:t>
      </w:r>
      <w:r w:rsidR="00957438">
        <w:t xml:space="preserve">ell geschaffen werden. Bei den textuellen Sprachen wird </w:t>
      </w:r>
      <w:proofErr w:type="spellStart"/>
      <w:r w:rsidR="00957438">
        <w:t>Instruction</w:t>
      </w:r>
      <w:proofErr w:type="spellEnd"/>
      <w:r w:rsidR="00957438">
        <w:t xml:space="preserve"> List, welche </w:t>
      </w:r>
      <w:r w:rsidR="00D0234C">
        <w:t xml:space="preserve">Maschinencode sehr ähnlich ist, in der nächsten Version der Norm gestrichen. So wird es nur noch Structured Text geben, welcher an die Programmiersprache Pascal angelehnt ist </w:t>
      </w:r>
      <w:r w:rsidR="00D0234C">
        <w:fldChar w:fldCharType="begin"/>
      </w:r>
      <w:r w:rsidR="00D0234C">
        <w:instrText xml:space="preserve"> ADDIN ZOTERO_ITEM CSL_CITATION {"citationID":"LmpikpRq","properties":{"formattedCitation":"[14, S. 195\\uc0\\u8211{}208]","plainCitation":"[14, S. 195–208]","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95-208"}],"schema":"https://github.com/citation-style-language/schema/raw/master/csl-citation.json"} </w:instrText>
      </w:r>
      <w:r w:rsidR="00D0234C">
        <w:fldChar w:fldCharType="separate"/>
      </w:r>
      <w:r w:rsidR="00D0234C" w:rsidRPr="00D0234C">
        <w:rPr>
          <w:rFonts w:cs="Arial"/>
          <w:szCs w:val="24"/>
        </w:rPr>
        <w:t>[14, S. 195–208]</w:t>
      </w:r>
      <w:r w:rsidR="00D0234C">
        <w:fldChar w:fldCharType="end"/>
      </w:r>
      <w:r w:rsidR="00D0234C">
        <w:t>.</w:t>
      </w:r>
      <w:r w:rsidR="00957438">
        <w:t xml:space="preserve"> </w:t>
      </w:r>
      <w:r w:rsidR="001C4AEF">
        <w:t>Die graphischen Programmiersprachen sind in der Ablaufreihenfolge und Netzwerkstruktur gleich, nur die Darstellung ändert sich.</w:t>
      </w:r>
      <w:r w:rsidR="001551EC">
        <w:t xml:space="preserve"> Die</w:t>
      </w:r>
      <w:r w:rsidR="001C4AEF">
        <w:t xml:space="preserve"> </w:t>
      </w:r>
      <w:proofErr w:type="spellStart"/>
      <w:r w:rsidR="001551EC">
        <w:t>Ladder</w:t>
      </w:r>
      <w:proofErr w:type="spellEnd"/>
      <w:r w:rsidR="001551EC">
        <w:t xml:space="preserve"> </w:t>
      </w:r>
      <w:proofErr w:type="spellStart"/>
      <w:r w:rsidR="001551EC">
        <w:t>Diagram</w:t>
      </w:r>
      <w:proofErr w:type="spellEnd"/>
      <w:r w:rsidR="001551EC">
        <w:t xml:space="preserve"> Darstellung basiert auf der Darstellung elektrischer Schaltungen. Im </w:t>
      </w:r>
      <w:proofErr w:type="spellStart"/>
      <w:r w:rsidR="001551EC">
        <w:t>Function</w:t>
      </w:r>
      <w:proofErr w:type="spellEnd"/>
      <w:r w:rsidR="001551EC">
        <w:t xml:space="preserve"> Block </w:t>
      </w:r>
      <w:proofErr w:type="spellStart"/>
      <w:r w:rsidR="001551EC">
        <w:t>Diagram</w:t>
      </w:r>
      <w:proofErr w:type="spellEnd"/>
      <w:r w:rsidR="001551EC">
        <w:t xml:space="preserve"> und im </w:t>
      </w:r>
      <w:proofErr w:type="spellStart"/>
      <w:r w:rsidR="001551EC">
        <w:t>Sequential</w:t>
      </w:r>
      <w:proofErr w:type="spellEnd"/>
      <w:r w:rsidR="001551EC">
        <w:t xml:space="preserve"> </w:t>
      </w:r>
      <w:proofErr w:type="spellStart"/>
      <w:r w:rsidR="001551EC">
        <w:t>Function</w:t>
      </w:r>
      <w:proofErr w:type="spellEnd"/>
      <w:r w:rsidR="001551EC">
        <w:t xml:space="preserve"> Chart werden einzelne </w:t>
      </w:r>
      <w:proofErr w:type="spellStart"/>
      <w:r w:rsidR="001551EC">
        <w:t>Functions</w:t>
      </w:r>
      <w:proofErr w:type="spellEnd"/>
      <w:r w:rsidR="001551EC">
        <w:t xml:space="preserve"> und </w:t>
      </w:r>
      <w:proofErr w:type="spellStart"/>
      <w:r w:rsidR="001551EC">
        <w:t>Functionblocks</w:t>
      </w:r>
      <w:proofErr w:type="spellEnd"/>
      <w:r w:rsidR="001551EC">
        <w:t xml:space="preserve"> miteinander verbunden. Beim </w:t>
      </w:r>
      <w:proofErr w:type="spellStart"/>
      <w:r w:rsidR="001551EC">
        <w:t>Function</w:t>
      </w:r>
      <w:proofErr w:type="spellEnd"/>
      <w:r w:rsidR="001551EC">
        <w:t xml:space="preserve"> Block </w:t>
      </w:r>
      <w:proofErr w:type="spellStart"/>
      <w:r w:rsidR="001551EC">
        <w:t>Diagram</w:t>
      </w:r>
      <w:proofErr w:type="spellEnd"/>
      <w:r w:rsidR="001551EC">
        <w:t xml:space="preserve"> ist die Anordnung der einzelnen Blöcke egal, während ein </w:t>
      </w:r>
      <w:proofErr w:type="spellStart"/>
      <w:r w:rsidR="001551EC">
        <w:t>Sequential</w:t>
      </w:r>
      <w:proofErr w:type="spellEnd"/>
      <w:r w:rsidR="001551EC">
        <w:t xml:space="preserve"> </w:t>
      </w:r>
      <w:proofErr w:type="spellStart"/>
      <w:r w:rsidR="001551EC">
        <w:t>Function</w:t>
      </w:r>
      <w:proofErr w:type="spellEnd"/>
      <w:r w:rsidR="001551EC">
        <w:t xml:space="preserve"> Chart von oben nach unten abgearbeitet wird. Sollen dort zwei Prozesse parallel stattfinden, müssen diese auch auf derselben Ebene liegen.</w:t>
      </w:r>
    </w:p>
    <w:p w14:paraId="429011D0" w14:textId="3B9C11C1" w:rsidR="00B201AC" w:rsidRDefault="00B201AC" w:rsidP="00B201AC">
      <w:pPr>
        <w:pStyle w:val="berschrift2"/>
      </w:pPr>
      <w:bookmarkStart w:id="43" w:name="_Toc107833339"/>
      <w:r>
        <w:t>CODESYS</w:t>
      </w:r>
      <w:bookmarkEnd w:id="43"/>
    </w:p>
    <w:p w14:paraId="0BF9845E" w14:textId="3EAD2C17" w:rsidR="001551EC" w:rsidRDefault="00B201AC" w:rsidP="00ED5BC4">
      <w:r>
        <w:t>Die CODESYS Group</w:t>
      </w:r>
      <w:r w:rsidR="00C61666">
        <w:t xml:space="preserve"> mit ihrer Softwareplattform CODESYS stellt </w:t>
      </w:r>
      <w:r w:rsidR="00C76CC8">
        <w:t xml:space="preserve">IEC </w:t>
      </w:r>
      <w:r w:rsidR="00C61666">
        <w:t>61131</w:t>
      </w:r>
      <w:r w:rsidR="00C76CC8">
        <w:t xml:space="preserve"> kompatible Software, sowie entsprechende Komplementärsoftware, </w:t>
      </w:r>
      <w:r w:rsidR="00C61666">
        <w:t xml:space="preserve">her. </w:t>
      </w:r>
      <w:r w:rsidR="00C76CC8">
        <w:t xml:space="preserve">Kern ihres Produktportfolio ist ein modulares Laufzeitsystem für Automatisierungstechnik. </w:t>
      </w:r>
      <w:r w:rsidR="00BD6E28">
        <w:t>Es ist Geräteherstellern möglich alles</w:t>
      </w:r>
      <w:r w:rsidR="00FF1220">
        <w:t xml:space="preserve">, von nur dem grundlegenden Laufzeitsystem bis zu einem kompletten Betriebssystem inklusive Programmierumgebung, Cloud und Wartung, einzusetzen. Über 1.000.000 Geräte im Jahre werden mit </w:t>
      </w:r>
      <w:r w:rsidR="0057570D">
        <w:t xml:space="preserve">CODSYSE-Code verkauft </w:t>
      </w:r>
      <w:r w:rsidR="0057570D">
        <w:fldChar w:fldCharType="begin"/>
      </w:r>
      <w:r w:rsidR="0057570D">
        <w:instrText xml:space="preserve"> ADDIN ZOTERO_ITEM CSL_CITATION {"citationID":"pOS14an7","properties":{"formattedCitation":"[15]","plainCitation":"[15]","noteIndex":0},"citationItems":[{"id":134,"uris":["http://zotero.org/users/8935704/items/IH4PV39T"],"itemData":{"id":134,"type":"webpage","abstract":"Das Plus für Gerätehersteller - Mit kalkulierbarem Aufwand zum intelligenten Automatisierungsgerät mit hoher Marktakzeptanz: Hersteller von...","language":"de","note":"Last Modified: 2017-11-07T15:05:42+01:00","title":"Warum CODESYS?","URL":"https://de.codesys.com/das-system/warum-codesys.html","accessed":{"date-parts":[["2022",6,30]]}}}],"schema":"https://github.com/citation-style-language/schema/raw/master/csl-citation.json"} </w:instrText>
      </w:r>
      <w:r w:rsidR="0057570D">
        <w:fldChar w:fldCharType="separate"/>
      </w:r>
      <w:r w:rsidR="0057570D" w:rsidRPr="0057570D">
        <w:rPr>
          <w:rFonts w:cs="Arial"/>
        </w:rPr>
        <w:t>[15]</w:t>
      </w:r>
      <w:r w:rsidR="0057570D">
        <w:fldChar w:fldCharType="end"/>
      </w:r>
      <w:r w:rsidR="0057570D">
        <w:t>.</w:t>
      </w:r>
    </w:p>
    <w:p w14:paraId="04F04D5F" w14:textId="54A0CAA9" w:rsidR="001551EC" w:rsidRDefault="000B7ACE" w:rsidP="000B7ACE">
      <w:pPr>
        <w:pStyle w:val="berschrift2"/>
      </w:pPr>
      <w:bookmarkStart w:id="44" w:name="_Toc107833340"/>
      <w:proofErr w:type="spellStart"/>
      <w:r>
        <w:t>Wago</w:t>
      </w:r>
      <w:proofErr w:type="spellEnd"/>
      <w:r>
        <w:t xml:space="preserve"> SPS</w:t>
      </w:r>
      <w:bookmarkEnd w:id="44"/>
    </w:p>
    <w:p w14:paraId="591A97B1" w14:textId="391E7992" w:rsidR="008D1874" w:rsidRDefault="000B7ACE" w:rsidP="000B7ACE">
      <w:r>
        <w:t>Die WAGO GmbH &amp; Co. KG, bekannt für ihre Federklemmen, stellt seit 1995 modulare I/</w:t>
      </w:r>
      <w:r w:rsidR="004D1E32">
        <w:t>O</w:t>
      </w:r>
      <w:r>
        <w:t>-Systeme her</w:t>
      </w:r>
      <w:r w:rsidR="004D1E32">
        <w:t xml:space="preserve"> </w:t>
      </w:r>
      <w:r w:rsidR="004D1E32">
        <w:fldChar w:fldCharType="begin"/>
      </w:r>
      <w:r w:rsidR="0057570D">
        <w:instrText xml:space="preserve"> ADDIN ZOTERO_ITEM CSL_CITATION {"citationID":"4wOQv5Hb","properties":{"formattedCitation":"[16]","plainCitation":"[16]","noteIndex":0},"citationItems":[{"id":130,"uris":["http://zotero.org/users/8935704/items/JC5JALGZ"],"itemData":{"id":130,"type":"webpage","abstract":"WAGO – Innovative Produkte für die Automatisierungs- und Verbindungstechnik sowie individuelle Lösungen für Ihre Branche. Hier erfahren Sie mehr!","container-title":"WAGO Deutschland","language":"de","title":"WAGO – Ihr Partner für Automatisierungs- und Verbindungstechnik","URL":"https://www.wago.com/de","accessed":{"date-parts":[["2022",6,30]]}}}],"schema":"https://github.com/citation-style-language/schema/raw/master/csl-citation.json"} </w:instrText>
      </w:r>
      <w:r w:rsidR="004D1E32">
        <w:fldChar w:fldCharType="separate"/>
      </w:r>
      <w:r w:rsidR="0057570D" w:rsidRPr="0057570D">
        <w:rPr>
          <w:rFonts w:cs="Arial"/>
        </w:rPr>
        <w:t>[16]</w:t>
      </w:r>
      <w:r w:rsidR="004D1E32">
        <w:fldChar w:fldCharType="end"/>
      </w:r>
      <w:r>
        <w:t xml:space="preserve">. </w:t>
      </w:r>
      <w:r w:rsidR="004D1E32">
        <w:t xml:space="preserve">Sie bestehen aus einem zentralen Steuerungsmodule und können mit einer Vielzahl </w:t>
      </w:r>
      <w:r w:rsidR="00B201AC">
        <w:t>unterschiedlichen Modulen</w:t>
      </w:r>
      <w:r w:rsidR="004D1E32">
        <w:t xml:space="preserve"> erweitert werden</w:t>
      </w:r>
      <w:r w:rsidR="0057570D">
        <w:t>.</w:t>
      </w:r>
      <w:r w:rsidR="00E83917">
        <w:t xml:space="preserve"> Das Laufzeitsystem ist CODESYS V2 und WAGOs eigenes, auf CODESYS V3 bestehendes, </w:t>
      </w:r>
      <w:proofErr w:type="spellStart"/>
      <w:proofErr w:type="gramStart"/>
      <w:r w:rsidR="00E83917">
        <w:t>e!Runtime</w:t>
      </w:r>
      <w:proofErr w:type="spellEnd"/>
      <w:proofErr w:type="gramEnd"/>
      <w:r w:rsidR="00E83917">
        <w:t xml:space="preserve">. Die Modularität basiert auf </w:t>
      </w:r>
      <w:r w:rsidR="00255085">
        <w:t xml:space="preserve">einer schraubenlosen und auf </w:t>
      </w:r>
      <w:r w:rsidR="00E83917">
        <w:t xml:space="preserve">einer Tragschiene aneinander </w:t>
      </w:r>
      <w:r w:rsidR="00C25F79">
        <w:t xml:space="preserve">steckbaren Design, wie auf </w:t>
      </w:r>
      <w:r w:rsidR="008D1874">
        <w:fldChar w:fldCharType="begin"/>
      </w:r>
      <w:r w:rsidR="008D1874">
        <w:instrText xml:space="preserve"> REF _Ref107504427 \h </w:instrText>
      </w:r>
      <w:r w:rsidR="008D1874">
        <w:fldChar w:fldCharType="separate"/>
      </w:r>
      <w:r w:rsidR="00665F15">
        <w:t xml:space="preserve">Abb. </w:t>
      </w:r>
      <w:r w:rsidR="00665F15">
        <w:rPr>
          <w:noProof/>
        </w:rPr>
        <w:t>15</w:t>
      </w:r>
      <w:r w:rsidR="008D1874">
        <w:fldChar w:fldCharType="end"/>
      </w:r>
      <w:r w:rsidR="00C25F79">
        <w:t xml:space="preserve"> zu erkennen ist.</w:t>
      </w:r>
    </w:p>
    <w:p w14:paraId="3DAAF0DC" w14:textId="77777777" w:rsidR="008D1874" w:rsidRDefault="008D1874" w:rsidP="008D1874">
      <w:pPr>
        <w:keepNext/>
      </w:pPr>
      <w:r w:rsidRPr="008D1874">
        <w:rPr>
          <w:noProof/>
        </w:rPr>
        <w:lastRenderedPageBreak/>
        <w:drawing>
          <wp:inline distT="0" distB="0" distL="0" distR="0" wp14:anchorId="3688DAE4" wp14:editId="038B32EB">
            <wp:extent cx="5302155" cy="137795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8356" cy="1379561"/>
                    </a:xfrm>
                    <a:prstGeom prst="rect">
                      <a:avLst/>
                    </a:prstGeom>
                  </pic:spPr>
                </pic:pic>
              </a:graphicData>
            </a:graphic>
          </wp:inline>
        </w:drawing>
      </w:r>
    </w:p>
    <w:p w14:paraId="61E6FFF6" w14:textId="17A3251D" w:rsidR="008D1874" w:rsidRDefault="008D1874" w:rsidP="008D1874">
      <w:pPr>
        <w:pStyle w:val="Beschriftung"/>
      </w:pPr>
      <w:bookmarkStart w:id="45" w:name="_Ref107504427"/>
      <w:bookmarkStart w:id="46" w:name="_Toc107847913"/>
      <w:r>
        <w:t xml:space="preserve">Abb. </w:t>
      </w:r>
      <w:r w:rsidR="00192595">
        <w:fldChar w:fldCharType="begin"/>
      </w:r>
      <w:r w:rsidR="00192595">
        <w:instrText xml:space="preserve"> SEQ Abb. \* ARABIC </w:instrText>
      </w:r>
      <w:r w:rsidR="00192595">
        <w:fldChar w:fldCharType="separate"/>
      </w:r>
      <w:r w:rsidR="00E873EE">
        <w:rPr>
          <w:noProof/>
        </w:rPr>
        <w:t>15</w:t>
      </w:r>
      <w:r w:rsidR="00192595">
        <w:rPr>
          <w:noProof/>
        </w:rPr>
        <w:fldChar w:fldCharType="end"/>
      </w:r>
      <w:bookmarkEnd w:id="45"/>
      <w:r>
        <w:t xml:space="preserve"> </w:t>
      </w:r>
      <w:r w:rsidRPr="0016710E">
        <w:t>WAGO I/O SYSTEM 750</w:t>
      </w:r>
      <w:r>
        <w:t xml:space="preserve"> </w:t>
      </w:r>
      <w:r>
        <w:fldChar w:fldCharType="begin"/>
      </w:r>
      <w:r w:rsidR="00255085">
        <w:instrText xml:space="preserve"> ADDIN ZOTERO_ITEM CSL_CITATION {"citationID":"gHqpTQuz","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fldChar w:fldCharType="separate"/>
      </w:r>
      <w:r w:rsidR="00255085" w:rsidRPr="00255085">
        <w:rPr>
          <w:rFonts w:cs="Arial"/>
        </w:rPr>
        <w:t>[17]</w:t>
      </w:r>
      <w:bookmarkEnd w:id="46"/>
      <w:r>
        <w:fldChar w:fldCharType="end"/>
      </w:r>
    </w:p>
    <w:p w14:paraId="25296B31" w14:textId="4F55FE12" w:rsidR="00D6190E" w:rsidRDefault="00255085" w:rsidP="000B7ACE">
      <w:pPr>
        <w:rPr>
          <w:noProof/>
        </w:rPr>
      </w:pPr>
      <w:r>
        <w:rPr>
          <w:noProof/>
        </w:rPr>
        <w:t>Die WAGO Steuerungen lassen sich in gängige Feldbussysteme eingliedern u</w:t>
      </w:r>
      <w:r w:rsidR="008E1B85">
        <w:rPr>
          <w:noProof/>
        </w:rPr>
        <w:t>nd mit Hilfe von Erweiterungsmodule lässt sich auch über Mobilfunk oder WLAN mit der Steuerung kommunizieren. Es gibt mehr als 500 Erweiterungsmodule, darunter digital und analoge Ein- und Ausgänge, Zähler, Steppermotorcontroller, Filter</w:t>
      </w:r>
      <w:r w:rsidR="002A51C8">
        <w:rPr>
          <w:noProof/>
        </w:rPr>
        <w:t xml:space="preserve"> und diverse Schnittstellen</w:t>
      </w:r>
      <w:r w:rsidR="00536274">
        <w:rPr>
          <w:noProof/>
        </w:rPr>
        <w:t>. Diese werden über einen Lokalbus miteinander verbunden. Dessen Kontakte sind an der Module und werden beim Zusammenstecken automatisch miteinander verbunden</w:t>
      </w:r>
      <w:r w:rsidR="002A51C8">
        <w:rPr>
          <w:noProof/>
        </w:rPr>
        <w:t xml:space="preserve"> </w:t>
      </w:r>
      <w:r w:rsidR="002A51C8">
        <w:rPr>
          <w:noProof/>
        </w:rPr>
        <w:fldChar w:fldCharType="begin"/>
      </w:r>
      <w:r w:rsidR="002A51C8">
        <w:rPr>
          <w:noProof/>
        </w:rPr>
        <w:instrText xml:space="preserve"> ADDIN ZOTERO_ITEM CSL_CITATION {"citationID":"GRQhQBB8","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rsidR="002A51C8">
        <w:rPr>
          <w:noProof/>
        </w:rPr>
        <w:fldChar w:fldCharType="separate"/>
      </w:r>
      <w:r w:rsidR="002A51C8" w:rsidRPr="002A51C8">
        <w:rPr>
          <w:rFonts w:cs="Arial"/>
        </w:rPr>
        <w:t>[17]</w:t>
      </w:r>
      <w:r w:rsidR="002A51C8">
        <w:rPr>
          <w:noProof/>
        </w:rPr>
        <w:fldChar w:fldCharType="end"/>
      </w:r>
      <w:r w:rsidR="002A51C8">
        <w:rPr>
          <w:noProof/>
        </w:rPr>
        <w:t>.</w:t>
      </w:r>
    </w:p>
    <w:p w14:paraId="22F7C9DD" w14:textId="1707D7E4" w:rsidR="002A51C8" w:rsidRDefault="002A51C8" w:rsidP="000B7ACE">
      <w:pPr>
        <w:rPr>
          <w:noProof/>
        </w:rPr>
      </w:pPr>
    </w:p>
    <w:p w14:paraId="22F1F213" w14:textId="22F8A0D5" w:rsidR="002A51C8" w:rsidRDefault="002A51C8" w:rsidP="002A51C8">
      <w:pPr>
        <w:pStyle w:val="berschrift2"/>
        <w:rPr>
          <w:noProof/>
        </w:rPr>
      </w:pPr>
      <w:bookmarkStart w:id="47" w:name="_Toc107833341"/>
      <w:r>
        <w:rPr>
          <w:noProof/>
        </w:rPr>
        <w:t>e!Cockpit</w:t>
      </w:r>
      <w:bookmarkEnd w:id="47"/>
    </w:p>
    <w:p w14:paraId="373EC513" w14:textId="045A3DC3" w:rsidR="002A51C8" w:rsidRPr="002A51C8" w:rsidRDefault="002A51C8" w:rsidP="002A51C8">
      <w:proofErr w:type="spellStart"/>
      <w:proofErr w:type="gramStart"/>
      <w:r>
        <w:t>e!Cockpit</w:t>
      </w:r>
      <w:proofErr w:type="spellEnd"/>
      <w:proofErr w:type="gramEnd"/>
      <w:r>
        <w:t xml:space="preserve"> ist die integrierte Entwicklungsumgebung für WAGO SPS. In dieser können alle Steuerungen und Module konfiguriert und eingerichtet werden. </w:t>
      </w:r>
      <w:r w:rsidR="008A770D">
        <w:t xml:space="preserve">Es kann die Abhängigkeiten sowohl interner als auch externe Geräte eines Netzwerkes verschiedener Protokolle dargestellt als auch bearbeitet werden. </w:t>
      </w:r>
      <w:proofErr w:type="spellStart"/>
      <w:proofErr w:type="gramStart"/>
      <w:r w:rsidR="008A770D">
        <w:t>e!Cockpit</w:t>
      </w:r>
      <w:proofErr w:type="spellEnd"/>
      <w:proofErr w:type="gramEnd"/>
      <w:r w:rsidR="008A770D">
        <w:t xml:space="preserve"> ist IEC 61131 kompatibel </w:t>
      </w:r>
      <w:r w:rsidR="008B6BEC">
        <w:t xml:space="preserve">und kann erstellte Programme simulieren. Außerdem ist die Visualisierung dort entweder für HMI oder Websites erstellbar. Es ist des Weiteren in der Lage ein laufendes Netzwerk darzustellen, inklusive aller aktueller Werte, Fehlermeldungen und Statusinformationen </w:t>
      </w:r>
      <w:r w:rsidR="008B6BEC">
        <w:fldChar w:fldCharType="begin"/>
      </w:r>
      <w:r w:rsidR="008B6BEC">
        <w:instrText xml:space="preserve"> ADDIN ZOTERO_ITEM CSL_CITATION {"citationID":"1oWuLg8e","properties":{"formattedCitation":"[18]","plainCitation":"[18]","noteIndex":0},"citationItems":[{"id":140,"uris":["http://zotero.org/users/8935704/items/R6UCHD5D"],"itemData":{"id":140,"type":"webpage","title":"e!COCKPIT","URL":"https://techdocs.wago.com/Software/eCOCKPIT/de-DE/index.html#96787723","accessed":{"date-parts":[["2022",6,30]]}}}],"schema":"https://github.com/citation-style-language/schema/raw/master/csl-citation.json"} </w:instrText>
      </w:r>
      <w:r w:rsidR="008B6BEC">
        <w:fldChar w:fldCharType="separate"/>
      </w:r>
      <w:r w:rsidR="008B6BEC" w:rsidRPr="008B6BEC">
        <w:rPr>
          <w:rFonts w:cs="Arial"/>
        </w:rPr>
        <w:t>[18]</w:t>
      </w:r>
      <w:r w:rsidR="008B6BEC">
        <w:fldChar w:fldCharType="end"/>
      </w:r>
      <w:r w:rsidR="008B6BEC">
        <w:t>.</w:t>
      </w:r>
    </w:p>
    <w:p w14:paraId="4ECCD3DE" w14:textId="26A18AE5" w:rsidR="00B53C2D" w:rsidRPr="000B7ACE" w:rsidRDefault="00B53C2D" w:rsidP="000B7ACE"/>
    <w:p w14:paraId="6BF64D0E" w14:textId="77777777" w:rsidR="00074BF2" w:rsidRDefault="00074BF2" w:rsidP="00ED5BC4"/>
    <w:p w14:paraId="3A54C057" w14:textId="77777777" w:rsidR="00074BF2" w:rsidRDefault="00074BF2" w:rsidP="00ED5BC4"/>
    <w:p w14:paraId="03687632" w14:textId="71BA8196" w:rsidR="009C7148" w:rsidRDefault="00074BF2" w:rsidP="00ED5BC4">
      <w:r>
        <w:t xml:space="preserve">Der zentrale Bestandteil des Prüfgerätes ist eine, in </w:t>
      </w:r>
      <w:r w:rsidR="009C7148">
        <w:fldChar w:fldCharType="begin"/>
      </w:r>
      <w:r w:rsidR="009C7148">
        <w:instrText xml:space="preserve"> REF _Ref107838484 \h </w:instrText>
      </w:r>
      <w:r w:rsidR="009C7148">
        <w:fldChar w:fldCharType="separate"/>
      </w:r>
      <w:r w:rsidR="00665F15">
        <w:t xml:space="preserve">Abb. </w:t>
      </w:r>
      <w:r w:rsidR="00665F15">
        <w:rPr>
          <w:noProof/>
        </w:rPr>
        <w:t>16</w:t>
      </w:r>
      <w:r w:rsidR="009C7148">
        <w:fldChar w:fldCharType="end"/>
      </w:r>
      <w:r>
        <w:t xml:space="preserve"> dargestellte, WAGO SPS, die </w:t>
      </w:r>
      <w:r w:rsidRPr="00074BF2">
        <w:t>WAGO I/O SYSTEM 750 XTR</w:t>
      </w:r>
      <w:r>
        <w:t xml:space="preserve"> </w:t>
      </w:r>
      <w:r w:rsidRPr="00074BF2">
        <w:t>750-8202/040-000</w:t>
      </w:r>
      <w:r>
        <w:t>.</w:t>
      </w:r>
      <w:r w:rsidR="009C7148">
        <w:t xml:space="preserve"> </w:t>
      </w:r>
    </w:p>
    <w:p w14:paraId="52F4AD04" w14:textId="77777777" w:rsidR="009C7148" w:rsidRDefault="009C7148" w:rsidP="009C7148">
      <w:pPr>
        <w:keepNext/>
      </w:pPr>
      <w:r>
        <w:rPr>
          <w:noProof/>
        </w:rPr>
        <w:lastRenderedPageBreak/>
        <w:drawing>
          <wp:inline distT="0" distB="0" distL="0" distR="0" wp14:anchorId="7EF4F11B" wp14:editId="6805A295">
            <wp:extent cx="5400040" cy="585533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5855335"/>
                    </a:xfrm>
                    <a:prstGeom prst="rect">
                      <a:avLst/>
                    </a:prstGeom>
                    <a:noFill/>
                    <a:ln>
                      <a:noFill/>
                    </a:ln>
                  </pic:spPr>
                </pic:pic>
              </a:graphicData>
            </a:graphic>
          </wp:inline>
        </w:drawing>
      </w:r>
    </w:p>
    <w:p w14:paraId="0F9E51C4" w14:textId="5DCD7919" w:rsidR="009C7148" w:rsidRDefault="009C7148" w:rsidP="009C7148">
      <w:pPr>
        <w:pStyle w:val="Beschriftung"/>
      </w:pPr>
      <w:bookmarkStart w:id="48" w:name="_Ref107838484"/>
      <w:bookmarkStart w:id="49" w:name="_Toc107847914"/>
      <w:r>
        <w:t xml:space="preserve">Abb. </w:t>
      </w:r>
      <w:r w:rsidR="00192595">
        <w:fldChar w:fldCharType="begin"/>
      </w:r>
      <w:r w:rsidR="00192595">
        <w:instrText xml:space="preserve"> SEQ Abb. \* ARAB</w:instrText>
      </w:r>
      <w:r w:rsidR="00192595">
        <w:instrText xml:space="preserve">IC </w:instrText>
      </w:r>
      <w:r w:rsidR="00192595">
        <w:fldChar w:fldCharType="separate"/>
      </w:r>
      <w:r w:rsidR="00E873EE">
        <w:rPr>
          <w:noProof/>
        </w:rPr>
        <w:t>16</w:t>
      </w:r>
      <w:r w:rsidR="00192595">
        <w:rPr>
          <w:noProof/>
        </w:rPr>
        <w:fldChar w:fldCharType="end"/>
      </w:r>
      <w:bookmarkEnd w:id="48"/>
      <w:r>
        <w:t xml:space="preserve"> </w:t>
      </w:r>
      <w:r w:rsidRPr="003A65AF">
        <w:t>WAGO I/O SYSTEM 750 XTR</w:t>
      </w:r>
      <w:r>
        <w:t xml:space="preserve"> </w:t>
      </w:r>
      <w:r w:rsidRPr="009C7148">
        <w:t>750-8202/040-000</w:t>
      </w:r>
      <w:r>
        <w:t xml:space="preserve"> </w:t>
      </w:r>
      <w:r>
        <w:fldChar w:fldCharType="begin"/>
      </w:r>
      <w:r>
        <w:instrText xml:space="preserve"> ADDIN ZOTERO_ITEM CSL_CITATION {"citationID":"ZdgmiqaR","properties":{"formattedCitation":"[19]","plainCitation":"[19]","noteIndex":0},"citationItems":[{"id":145,"uris":["http://zotero.org/users/8935704/items/VQP76WN9"],"itemData":{"id":145,"type":"webpage","title":"Controller PFC200 (750-8202/040-000) | WAGO","URL":"https://www.wago.com/global/plcs-%E2%80%93-controllers/controller-pfc200/p/750-8202_040-000#downloads","accessed":{"date-parts":[["2022",7,4]]}}}],"schema":"https://github.com/citation-style-language/schema/raw/master/csl-citation.json"} </w:instrText>
      </w:r>
      <w:r>
        <w:fldChar w:fldCharType="separate"/>
      </w:r>
      <w:r w:rsidRPr="009C7148">
        <w:rPr>
          <w:rFonts w:cs="Arial"/>
        </w:rPr>
        <w:t>[19]</w:t>
      </w:r>
      <w:bookmarkEnd w:id="49"/>
      <w:r>
        <w:fldChar w:fldCharType="end"/>
      </w:r>
    </w:p>
    <w:p w14:paraId="09246B88" w14:textId="05A13D7D" w:rsidR="00465BC7" w:rsidRDefault="009C7148" w:rsidP="00465BC7">
      <w:r>
        <w:t>Diese SPS ist, wie alle Geräte der WAGO 750 Serie, auf einer Hutschiene montierbar</w:t>
      </w:r>
      <w:r w:rsidR="00536274">
        <w:t xml:space="preserve"> und wird im Maschinen- und Anlagenbau, sowie in der Prozessindustrie und Gebäudetechnik eingesetzt. Außerdem können Erweiterungsmodule an das Gerät über den </w:t>
      </w:r>
      <w:proofErr w:type="spellStart"/>
      <w:r w:rsidR="00536274">
        <w:t>Lokalbus</w:t>
      </w:r>
      <w:proofErr w:type="spellEnd"/>
      <w:r w:rsidR="00536274">
        <w:t xml:space="preserve"> angeschlossen werden. </w:t>
      </w:r>
      <w:r w:rsidR="00E75108">
        <w:t xml:space="preserve">Es kann mit allen IEC-61131-3-kompatiblen Sprachen programmiert werden, entweder mit dem Laufzeitsystem CODESYS 2 und WAGO-I/O-Pro oder dem Laufzeitsystem </w:t>
      </w:r>
      <w:proofErr w:type="spellStart"/>
      <w:proofErr w:type="gramStart"/>
      <w:r w:rsidR="00E75108">
        <w:t>e!Runtime</w:t>
      </w:r>
      <w:proofErr w:type="spellEnd"/>
      <w:proofErr w:type="gramEnd"/>
      <w:r w:rsidR="00E75108">
        <w:t xml:space="preserve">/CODESYS 3 und </w:t>
      </w:r>
      <w:proofErr w:type="spellStart"/>
      <w:r w:rsidR="00E75108">
        <w:t>e!Cockpit</w:t>
      </w:r>
      <w:proofErr w:type="spellEnd"/>
      <w:r w:rsidR="00E75108">
        <w:t xml:space="preserve">. Für diese Programmierung werden 60 MByte dynamisch verteilter Programm- und Datenspeicher sowie 128 </w:t>
      </w:r>
      <w:proofErr w:type="spellStart"/>
      <w:r w:rsidR="00E75108">
        <w:t>kByte</w:t>
      </w:r>
      <w:proofErr w:type="spellEnd"/>
      <w:r w:rsidR="00E75108">
        <w:t xml:space="preserve"> </w:t>
      </w:r>
      <w:proofErr w:type="spellStart"/>
      <w:r w:rsidR="00E75108">
        <w:t>Remenant</w:t>
      </w:r>
      <w:proofErr w:type="spellEnd"/>
      <w:r w:rsidR="00E75108">
        <w:t>-Speicher benutzt.</w:t>
      </w:r>
      <w:r w:rsidR="00077441">
        <w:t xml:space="preserve"> Über die beiden RJ-45 Schnittstellen können andere Geräte mit ETHERNET oder Modbus via TCP/UDP angeschlossen werden. Die grundlegende Firmware basiert auf Linux</w:t>
      </w:r>
      <w:r w:rsidR="002C641B">
        <w:t xml:space="preserve"> und es ist auf den Controller über Internet zuzugreifen. Dieses findet über das Web-</w:t>
      </w:r>
      <w:proofErr w:type="spellStart"/>
      <w:r w:rsidR="002C641B">
        <w:t>Based</w:t>
      </w:r>
      <w:proofErr w:type="spellEnd"/>
      <w:r w:rsidR="002C641B">
        <w:t xml:space="preserve">-Management statt, wo über HTML-Seiten die Konfiguration und Status dessen </w:t>
      </w:r>
      <w:r w:rsidR="002C641B">
        <w:lastRenderedPageBreak/>
        <w:t>abgerufen und bearbeitet werden kann. Des Weiteren existieren neben der Laufzeitumgebung mehrere Kommunikations- und Verbindungmanagementprogramme auf der SPS. Darunter ein SNMP-</w:t>
      </w:r>
      <w:r w:rsidR="0051521E">
        <w:t xml:space="preserve"> und ein SSH-</w:t>
      </w:r>
      <w:r w:rsidR="002C641B">
        <w:t>Server/Client</w:t>
      </w:r>
      <w:r w:rsidR="0051521E">
        <w:t>, sowie</w:t>
      </w:r>
      <w:r w:rsidR="002C641B">
        <w:t xml:space="preserve"> ein Telnet-, </w:t>
      </w:r>
      <w:r w:rsidR="0051521E">
        <w:t xml:space="preserve">ein </w:t>
      </w:r>
      <w:r w:rsidR="002C641B">
        <w:t>FTP,</w:t>
      </w:r>
      <w:r w:rsidR="0051521E">
        <w:t>- ein DHCP- und ein DNS-Server</w:t>
      </w:r>
      <w:r w:rsidR="00EB2BAB">
        <w:t xml:space="preserve"> </w:t>
      </w:r>
      <w:r w:rsidR="00EB2BAB">
        <w:fldChar w:fldCharType="begin"/>
      </w:r>
      <w:r w:rsidR="00EB2BAB">
        <w:instrText xml:space="preserve"> ADDIN ZOTERO_ITEM CSL_CITATION {"citationID":"HJF9cjz7","properties":{"formattedCitation":"[20, S. 25\\uc0\\u8211{}27]","plainCitation":"[20, S. 25–27]","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25-27"}],"schema":"https://github.com/citation-style-language/schema/raw/master/csl-citation.json"} </w:instrText>
      </w:r>
      <w:r w:rsidR="00EB2BAB">
        <w:fldChar w:fldCharType="separate"/>
      </w:r>
      <w:r w:rsidR="00EB2BAB" w:rsidRPr="00EB2BAB">
        <w:rPr>
          <w:rFonts w:cs="Arial"/>
          <w:szCs w:val="24"/>
        </w:rPr>
        <w:t>[20, S. 25–27]</w:t>
      </w:r>
      <w:r w:rsidR="00EB2BAB">
        <w:fldChar w:fldCharType="end"/>
      </w:r>
      <w:r w:rsidR="0051521E">
        <w:t xml:space="preserve">. </w:t>
      </w:r>
    </w:p>
    <w:p w14:paraId="11C46CD4" w14:textId="5BF73298" w:rsidR="0051521E" w:rsidRDefault="0051521E" w:rsidP="00465BC7">
      <w:pPr>
        <w:jc w:val="center"/>
      </w:pPr>
      <w:r w:rsidRPr="0051521E">
        <w:rPr>
          <w:noProof/>
        </w:rPr>
        <w:drawing>
          <wp:inline distT="0" distB="0" distL="0" distR="0" wp14:anchorId="12C6E085" wp14:editId="2BD66BED">
            <wp:extent cx="4933052" cy="5281684"/>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67682" cy="5318761"/>
                    </a:xfrm>
                    <a:prstGeom prst="rect">
                      <a:avLst/>
                    </a:prstGeom>
                  </pic:spPr>
                </pic:pic>
              </a:graphicData>
            </a:graphic>
          </wp:inline>
        </w:drawing>
      </w:r>
    </w:p>
    <w:tbl>
      <w:tblPr>
        <w:tblStyle w:val="Tabellenraster"/>
        <w:tblW w:w="0" w:type="auto"/>
        <w:tblInd w:w="113" w:type="dxa"/>
        <w:tblLook w:val="04A0" w:firstRow="1" w:lastRow="0" w:firstColumn="1" w:lastColumn="0" w:noHBand="0" w:noVBand="1"/>
      </w:tblPr>
      <w:tblGrid>
        <w:gridCol w:w="534"/>
        <w:gridCol w:w="8073"/>
      </w:tblGrid>
      <w:tr w:rsidR="0051521E" w14:paraId="18913824" w14:textId="77777777" w:rsidTr="00465BC7">
        <w:tc>
          <w:tcPr>
            <w:tcW w:w="534" w:type="dxa"/>
            <w:vAlign w:val="center"/>
          </w:tcPr>
          <w:p w14:paraId="2014A563" w14:textId="2D2E606D" w:rsidR="0051521E" w:rsidRDefault="0051521E" w:rsidP="0051521E">
            <w:pPr>
              <w:jc w:val="center"/>
            </w:pPr>
            <w:r>
              <w:t>1</w:t>
            </w:r>
          </w:p>
        </w:tc>
        <w:tc>
          <w:tcPr>
            <w:tcW w:w="8110" w:type="dxa"/>
            <w:vAlign w:val="center"/>
          </w:tcPr>
          <w:p w14:paraId="53199C62" w14:textId="49BDD6C9" w:rsidR="0051521E" w:rsidRDefault="00465BC7" w:rsidP="0051521E">
            <w:r>
              <w:t>Beschriftungsmöglichkeit</w:t>
            </w:r>
          </w:p>
        </w:tc>
      </w:tr>
      <w:tr w:rsidR="0051521E" w14:paraId="11A1D61C" w14:textId="77777777" w:rsidTr="00465BC7">
        <w:tc>
          <w:tcPr>
            <w:tcW w:w="534" w:type="dxa"/>
            <w:vAlign w:val="center"/>
          </w:tcPr>
          <w:p w14:paraId="16237D12" w14:textId="673602D9" w:rsidR="0051521E" w:rsidRDefault="0051521E" w:rsidP="0051521E">
            <w:pPr>
              <w:jc w:val="center"/>
            </w:pPr>
            <w:r>
              <w:t>2</w:t>
            </w:r>
          </w:p>
        </w:tc>
        <w:tc>
          <w:tcPr>
            <w:tcW w:w="8110" w:type="dxa"/>
            <w:vAlign w:val="center"/>
          </w:tcPr>
          <w:p w14:paraId="6A81D3A8" w14:textId="02C50C48" w:rsidR="0051521E" w:rsidRDefault="00465BC7" w:rsidP="0051521E">
            <w:r>
              <w:t>LED-Anzeigen - Versorgung</w:t>
            </w:r>
          </w:p>
        </w:tc>
      </w:tr>
      <w:tr w:rsidR="0051521E" w14:paraId="2C0D15D8" w14:textId="77777777" w:rsidTr="00465BC7">
        <w:tc>
          <w:tcPr>
            <w:tcW w:w="534" w:type="dxa"/>
            <w:vAlign w:val="center"/>
          </w:tcPr>
          <w:p w14:paraId="089FB03D" w14:textId="1E182317" w:rsidR="0051521E" w:rsidRDefault="0051521E" w:rsidP="0051521E">
            <w:pPr>
              <w:jc w:val="center"/>
            </w:pPr>
            <w:r>
              <w:t>3</w:t>
            </w:r>
          </w:p>
        </w:tc>
        <w:tc>
          <w:tcPr>
            <w:tcW w:w="8110" w:type="dxa"/>
            <w:vAlign w:val="center"/>
          </w:tcPr>
          <w:p w14:paraId="7138D33F" w14:textId="57C75FC4" w:rsidR="0051521E" w:rsidRDefault="00465BC7" w:rsidP="0051521E">
            <w:r>
              <w:t xml:space="preserve">Datenkontakte - </w:t>
            </w:r>
            <w:proofErr w:type="spellStart"/>
            <w:r>
              <w:t>Lokalbus</w:t>
            </w:r>
            <w:proofErr w:type="spellEnd"/>
          </w:p>
        </w:tc>
      </w:tr>
      <w:tr w:rsidR="0051521E" w14:paraId="678AAFDB" w14:textId="77777777" w:rsidTr="00465BC7">
        <w:tc>
          <w:tcPr>
            <w:tcW w:w="534" w:type="dxa"/>
            <w:vAlign w:val="center"/>
          </w:tcPr>
          <w:p w14:paraId="0D0BBFFC" w14:textId="1F06DE2F" w:rsidR="0051521E" w:rsidRDefault="0051521E" w:rsidP="0051521E">
            <w:pPr>
              <w:jc w:val="center"/>
            </w:pPr>
            <w:r>
              <w:t>4</w:t>
            </w:r>
          </w:p>
        </w:tc>
        <w:tc>
          <w:tcPr>
            <w:tcW w:w="8110" w:type="dxa"/>
            <w:vAlign w:val="center"/>
          </w:tcPr>
          <w:p w14:paraId="16D0E916" w14:textId="65D55915" w:rsidR="0051521E" w:rsidRDefault="00465BC7" w:rsidP="0051521E">
            <w:r>
              <w:t>CAGE CLAMP-Anschlüsse für Spannungsversorgung</w:t>
            </w:r>
          </w:p>
        </w:tc>
      </w:tr>
      <w:tr w:rsidR="0051521E" w14:paraId="5097D0C4" w14:textId="77777777" w:rsidTr="00465BC7">
        <w:tc>
          <w:tcPr>
            <w:tcW w:w="534" w:type="dxa"/>
            <w:vAlign w:val="center"/>
          </w:tcPr>
          <w:p w14:paraId="4E894D9C" w14:textId="658666B9" w:rsidR="0051521E" w:rsidRDefault="0051521E" w:rsidP="0051521E">
            <w:pPr>
              <w:jc w:val="center"/>
            </w:pPr>
            <w:r>
              <w:t>5</w:t>
            </w:r>
          </w:p>
        </w:tc>
        <w:tc>
          <w:tcPr>
            <w:tcW w:w="8110" w:type="dxa"/>
            <w:vAlign w:val="center"/>
          </w:tcPr>
          <w:p w14:paraId="0473267A" w14:textId="5A14C487" w:rsidR="0051521E" w:rsidRDefault="00465BC7" w:rsidP="0051521E">
            <w:r w:rsidRPr="00465BC7">
              <w:t>Steckplatz für Speicherkarte</w:t>
            </w:r>
          </w:p>
        </w:tc>
      </w:tr>
      <w:tr w:rsidR="0051521E" w14:paraId="14A8AF98" w14:textId="77777777" w:rsidTr="00465BC7">
        <w:tc>
          <w:tcPr>
            <w:tcW w:w="534" w:type="dxa"/>
            <w:vAlign w:val="center"/>
          </w:tcPr>
          <w:p w14:paraId="6B30BCC0" w14:textId="701FA324" w:rsidR="0051521E" w:rsidRDefault="0051521E" w:rsidP="0051521E">
            <w:pPr>
              <w:jc w:val="center"/>
            </w:pPr>
            <w:r>
              <w:t>6</w:t>
            </w:r>
          </w:p>
        </w:tc>
        <w:tc>
          <w:tcPr>
            <w:tcW w:w="8110" w:type="dxa"/>
            <w:vAlign w:val="center"/>
          </w:tcPr>
          <w:p w14:paraId="47C611E1" w14:textId="33CF8926" w:rsidR="0051521E" w:rsidRDefault="00465BC7" w:rsidP="00465BC7">
            <w:r>
              <w:t>Leistungskontakte für Versorgung nachfolgender I/O-Module</w:t>
            </w:r>
          </w:p>
        </w:tc>
      </w:tr>
      <w:tr w:rsidR="0051521E" w14:paraId="02B9EBF1" w14:textId="77777777" w:rsidTr="00465BC7">
        <w:tc>
          <w:tcPr>
            <w:tcW w:w="534" w:type="dxa"/>
            <w:vAlign w:val="center"/>
          </w:tcPr>
          <w:p w14:paraId="26651F4E" w14:textId="08C2976A" w:rsidR="0051521E" w:rsidRDefault="0051521E" w:rsidP="0051521E">
            <w:pPr>
              <w:jc w:val="center"/>
            </w:pPr>
            <w:r>
              <w:t>7</w:t>
            </w:r>
          </w:p>
        </w:tc>
        <w:tc>
          <w:tcPr>
            <w:tcW w:w="8110" w:type="dxa"/>
            <w:vAlign w:val="center"/>
          </w:tcPr>
          <w:p w14:paraId="106EB8F3" w14:textId="05056BC7" w:rsidR="0051521E" w:rsidRDefault="00465BC7" w:rsidP="0051521E">
            <w:r w:rsidRPr="00465BC7">
              <w:t>Entriegelungslasche</w:t>
            </w:r>
          </w:p>
        </w:tc>
      </w:tr>
      <w:tr w:rsidR="0051521E" w14:paraId="15D3DCD0" w14:textId="77777777" w:rsidTr="00465BC7">
        <w:tc>
          <w:tcPr>
            <w:tcW w:w="534" w:type="dxa"/>
            <w:vAlign w:val="center"/>
          </w:tcPr>
          <w:p w14:paraId="319D2FBA" w14:textId="2C377063" w:rsidR="0051521E" w:rsidRDefault="0051521E" w:rsidP="0051521E">
            <w:pPr>
              <w:jc w:val="center"/>
            </w:pPr>
            <w:r>
              <w:t>8</w:t>
            </w:r>
          </w:p>
        </w:tc>
        <w:tc>
          <w:tcPr>
            <w:tcW w:w="8110" w:type="dxa"/>
            <w:vAlign w:val="center"/>
          </w:tcPr>
          <w:p w14:paraId="763CCEBB" w14:textId="0B628AB9" w:rsidR="0051521E" w:rsidRDefault="00465BC7" w:rsidP="0051521E">
            <w:r w:rsidRPr="00465BC7">
              <w:t>Service-Schnittstelle (hinter Klappe)</w:t>
            </w:r>
          </w:p>
        </w:tc>
      </w:tr>
      <w:tr w:rsidR="00465BC7" w14:paraId="12605D34" w14:textId="77777777" w:rsidTr="00465BC7">
        <w:tc>
          <w:tcPr>
            <w:tcW w:w="534" w:type="dxa"/>
            <w:vAlign w:val="center"/>
          </w:tcPr>
          <w:p w14:paraId="06D65D64" w14:textId="766A6701" w:rsidR="00465BC7" w:rsidRDefault="00465BC7" w:rsidP="0051521E">
            <w:pPr>
              <w:jc w:val="center"/>
            </w:pPr>
            <w:r>
              <w:t>9</w:t>
            </w:r>
          </w:p>
        </w:tc>
        <w:tc>
          <w:tcPr>
            <w:tcW w:w="8110" w:type="dxa"/>
            <w:vAlign w:val="center"/>
          </w:tcPr>
          <w:p w14:paraId="68C96CD0" w14:textId="5E356850" w:rsidR="00465BC7" w:rsidRPr="00465BC7" w:rsidRDefault="00465BC7" w:rsidP="0051521E">
            <w:r w:rsidRPr="00465BC7">
              <w:t>Betriebsartenschalter</w:t>
            </w:r>
          </w:p>
        </w:tc>
      </w:tr>
      <w:tr w:rsidR="00465BC7" w14:paraId="17B7FB86" w14:textId="77777777" w:rsidTr="00465BC7">
        <w:tc>
          <w:tcPr>
            <w:tcW w:w="534" w:type="dxa"/>
            <w:vAlign w:val="center"/>
          </w:tcPr>
          <w:p w14:paraId="68A435D6" w14:textId="41A7CA7E" w:rsidR="00465BC7" w:rsidRDefault="00465BC7" w:rsidP="0051521E">
            <w:pPr>
              <w:jc w:val="center"/>
            </w:pPr>
            <w:r>
              <w:t>10</w:t>
            </w:r>
          </w:p>
        </w:tc>
        <w:tc>
          <w:tcPr>
            <w:tcW w:w="8110" w:type="dxa"/>
            <w:vAlign w:val="center"/>
          </w:tcPr>
          <w:p w14:paraId="7EB242C2" w14:textId="644D3C6E" w:rsidR="00465BC7" w:rsidRPr="00465BC7" w:rsidRDefault="00465BC7" w:rsidP="0051521E">
            <w:r w:rsidRPr="00465BC7">
              <w:t xml:space="preserve">ETHERNET-Anschlüsse </w:t>
            </w:r>
            <w:r>
              <w:t>-</w:t>
            </w:r>
            <w:r w:rsidRPr="00465BC7">
              <w:t xml:space="preserve"> X1, X2</w:t>
            </w:r>
          </w:p>
        </w:tc>
      </w:tr>
      <w:tr w:rsidR="00465BC7" w14:paraId="121B4F42" w14:textId="77777777" w:rsidTr="00465BC7">
        <w:tc>
          <w:tcPr>
            <w:tcW w:w="534" w:type="dxa"/>
            <w:vAlign w:val="center"/>
          </w:tcPr>
          <w:p w14:paraId="1B608059" w14:textId="50524A6D" w:rsidR="00465BC7" w:rsidRDefault="00465BC7" w:rsidP="0051521E">
            <w:pPr>
              <w:jc w:val="center"/>
            </w:pPr>
            <w:r>
              <w:t>11</w:t>
            </w:r>
          </w:p>
        </w:tc>
        <w:tc>
          <w:tcPr>
            <w:tcW w:w="8110" w:type="dxa"/>
            <w:vAlign w:val="center"/>
          </w:tcPr>
          <w:p w14:paraId="6028A3A8" w14:textId="1D425232" w:rsidR="00465BC7" w:rsidRPr="00465BC7" w:rsidRDefault="00465BC7" w:rsidP="0051521E">
            <w:r w:rsidRPr="00465BC7">
              <w:t>Verriegelungsscheibe</w:t>
            </w:r>
          </w:p>
        </w:tc>
      </w:tr>
      <w:tr w:rsidR="00465BC7" w14:paraId="6B42A2BF" w14:textId="77777777" w:rsidTr="00465BC7">
        <w:tc>
          <w:tcPr>
            <w:tcW w:w="534" w:type="dxa"/>
            <w:vAlign w:val="center"/>
          </w:tcPr>
          <w:p w14:paraId="690157FF" w14:textId="11BECD53" w:rsidR="00465BC7" w:rsidRDefault="00465BC7" w:rsidP="0051521E">
            <w:pPr>
              <w:jc w:val="center"/>
            </w:pPr>
            <w:r>
              <w:lastRenderedPageBreak/>
              <w:t>12</w:t>
            </w:r>
          </w:p>
        </w:tc>
        <w:tc>
          <w:tcPr>
            <w:tcW w:w="8110" w:type="dxa"/>
            <w:vAlign w:val="center"/>
          </w:tcPr>
          <w:p w14:paraId="7399B85C" w14:textId="3B137022" w:rsidR="00465BC7" w:rsidRPr="00465BC7" w:rsidRDefault="00465BC7" w:rsidP="0051521E">
            <w:r w:rsidRPr="00465BC7">
              <w:t xml:space="preserve">Serielle Schnittstelle </w:t>
            </w:r>
            <w:r>
              <w:t>-</w:t>
            </w:r>
            <w:r w:rsidRPr="00465BC7">
              <w:t xml:space="preserve"> X3</w:t>
            </w:r>
          </w:p>
        </w:tc>
      </w:tr>
      <w:tr w:rsidR="00465BC7" w14:paraId="4879C9C1" w14:textId="77777777" w:rsidTr="00465BC7">
        <w:tc>
          <w:tcPr>
            <w:tcW w:w="534" w:type="dxa"/>
            <w:vAlign w:val="center"/>
          </w:tcPr>
          <w:p w14:paraId="1404F5A9" w14:textId="68E1B13A" w:rsidR="00465BC7" w:rsidRDefault="00465BC7" w:rsidP="0051521E">
            <w:pPr>
              <w:jc w:val="center"/>
            </w:pPr>
            <w:r>
              <w:t>13</w:t>
            </w:r>
          </w:p>
        </w:tc>
        <w:tc>
          <w:tcPr>
            <w:tcW w:w="8110" w:type="dxa"/>
            <w:vAlign w:val="center"/>
          </w:tcPr>
          <w:p w14:paraId="1D5106AD" w14:textId="182742A6" w:rsidR="00465BC7" w:rsidRPr="00465BC7" w:rsidRDefault="00465BC7" w:rsidP="0051521E">
            <w:r w:rsidRPr="00465BC7">
              <w:t xml:space="preserve">LED-Anzeigen </w:t>
            </w:r>
            <w:r>
              <w:t>-</w:t>
            </w:r>
            <w:r w:rsidRPr="00465BC7">
              <w:t xml:space="preserve"> System</w:t>
            </w:r>
          </w:p>
        </w:tc>
      </w:tr>
      <w:tr w:rsidR="00465BC7" w14:paraId="7C2372D8" w14:textId="77777777" w:rsidTr="00465BC7">
        <w:tc>
          <w:tcPr>
            <w:tcW w:w="534" w:type="dxa"/>
            <w:vAlign w:val="center"/>
          </w:tcPr>
          <w:p w14:paraId="12F8FEDC" w14:textId="3076283E" w:rsidR="00465BC7" w:rsidRDefault="00465BC7" w:rsidP="0051521E">
            <w:pPr>
              <w:jc w:val="center"/>
            </w:pPr>
            <w:r>
              <w:t>14</w:t>
            </w:r>
          </w:p>
        </w:tc>
        <w:tc>
          <w:tcPr>
            <w:tcW w:w="8110" w:type="dxa"/>
            <w:vAlign w:val="center"/>
          </w:tcPr>
          <w:p w14:paraId="7555EAF3" w14:textId="6A5BBA54" w:rsidR="00465BC7" w:rsidRPr="00465BC7" w:rsidRDefault="00465BC7" w:rsidP="00465BC7">
            <w:pPr>
              <w:keepNext/>
            </w:pPr>
            <w:proofErr w:type="spellStart"/>
            <w:r w:rsidRPr="00465BC7">
              <w:t>Reset</w:t>
            </w:r>
            <w:proofErr w:type="spellEnd"/>
            <w:r w:rsidRPr="00465BC7">
              <w:t>-Taster (hinter Bohrung)</w:t>
            </w:r>
          </w:p>
        </w:tc>
      </w:tr>
    </w:tbl>
    <w:p w14:paraId="78CBB2D3" w14:textId="4F4B294D" w:rsidR="00465BC7" w:rsidRDefault="00465BC7">
      <w:pPr>
        <w:pStyle w:val="Beschriftung"/>
      </w:pPr>
      <w:bookmarkStart w:id="50" w:name="_Ref107842437"/>
      <w:bookmarkStart w:id="51" w:name="_Toc107847915"/>
      <w:r>
        <w:t xml:space="preserve">Abb. </w:t>
      </w:r>
      <w:r w:rsidR="00192595">
        <w:fldChar w:fldCharType="begin"/>
      </w:r>
      <w:r w:rsidR="00192595">
        <w:instrText xml:space="preserve"> SEQ Abb. \* ARABIC </w:instrText>
      </w:r>
      <w:r w:rsidR="00192595">
        <w:fldChar w:fldCharType="separate"/>
      </w:r>
      <w:r w:rsidR="00E873EE">
        <w:rPr>
          <w:noProof/>
        </w:rPr>
        <w:t>17</w:t>
      </w:r>
      <w:r w:rsidR="00192595">
        <w:rPr>
          <w:noProof/>
        </w:rPr>
        <w:fldChar w:fldCharType="end"/>
      </w:r>
      <w:bookmarkEnd w:id="50"/>
      <w:r>
        <w:t xml:space="preserve"> WAGO SPS Ansicht</w:t>
      </w:r>
      <w:r w:rsidR="00EB2BAB">
        <w:t xml:space="preserve"> </w:t>
      </w:r>
      <w:r w:rsidR="00EB2BAB">
        <w:fldChar w:fldCharType="begin"/>
      </w:r>
      <w:r w:rsidR="00EB2BAB">
        <w:instrText xml:space="preserve"> ADDIN ZOTERO_ITEM CSL_CITATION {"citationID":"AQw22I8B","properties":{"formattedCitation":"[20, S. 28\\uc0\\u8211{}29]","plainCitation":"[20, S. 28–29]","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28-29"}],"schema":"https://github.com/citation-style-language/schema/raw/master/csl-citation.json"} </w:instrText>
      </w:r>
      <w:r w:rsidR="00EB2BAB">
        <w:fldChar w:fldCharType="separate"/>
      </w:r>
      <w:r w:rsidR="00EB2BAB" w:rsidRPr="00EB2BAB">
        <w:rPr>
          <w:rFonts w:cs="Arial"/>
          <w:szCs w:val="24"/>
        </w:rPr>
        <w:t>[20, S. 28–29]</w:t>
      </w:r>
      <w:bookmarkEnd w:id="51"/>
      <w:r w:rsidR="00EB2BAB">
        <w:fldChar w:fldCharType="end"/>
      </w:r>
    </w:p>
    <w:p w14:paraId="1B733866" w14:textId="2342A392" w:rsidR="0022317C" w:rsidRDefault="00D9009B" w:rsidP="0051521E">
      <w:r>
        <w:t xml:space="preserve">Wie in </w:t>
      </w:r>
      <w:r>
        <w:fldChar w:fldCharType="begin"/>
      </w:r>
      <w:r>
        <w:instrText xml:space="preserve"> REF _Ref107842437 \h </w:instrText>
      </w:r>
      <w:r>
        <w:fldChar w:fldCharType="separate"/>
      </w:r>
      <w:r w:rsidR="00665F15">
        <w:t xml:space="preserve">Abb. </w:t>
      </w:r>
      <w:r w:rsidR="00665F15">
        <w:rPr>
          <w:noProof/>
        </w:rPr>
        <w:t>17</w:t>
      </w:r>
      <w:r>
        <w:fldChar w:fldCharType="end"/>
      </w:r>
      <w:r>
        <w:t xml:space="preserve"> dargestellt ist, befindet sich rechts von der Computereinheit die Spannungsversorgung. Diese beträgt 24V DC und wird an dem obersten Kontaktpaar via Klemmkontakt angeschlossen. Darunter befinden sich zwei Kontaktpaare um </w:t>
      </w:r>
      <w:r w:rsidR="001F5E48">
        <w:t xml:space="preserve">nicht-WAGO-kompatible Geräte zu versorgen. Um kompatible WAGO-Module zu versorgen befinden sich rechts kleine Kontakte, die beim Zusammenstecken mit anderen Modulen die Spannungsversorgung sicherstellen. Daten werden an diese mit 6 Datenkontakten übertragen. Auch diese werden beim Zusammenstecken automatisch verbunden. In </w:t>
      </w:r>
      <w:r w:rsidR="0022317C">
        <w:fldChar w:fldCharType="begin"/>
      </w:r>
      <w:r w:rsidR="0022317C">
        <w:instrText xml:space="preserve"> REF _Ref107843156 \h </w:instrText>
      </w:r>
      <w:r w:rsidR="0022317C">
        <w:fldChar w:fldCharType="separate"/>
      </w:r>
      <w:r w:rsidR="00665F15">
        <w:t xml:space="preserve">Abb. </w:t>
      </w:r>
      <w:r w:rsidR="00665F15">
        <w:rPr>
          <w:noProof/>
        </w:rPr>
        <w:t>18</w:t>
      </w:r>
      <w:r w:rsidR="0022317C">
        <w:fldChar w:fldCharType="end"/>
      </w:r>
      <w:r w:rsidR="001F5E48">
        <w:t xml:space="preserve"> </w:t>
      </w:r>
      <w:r w:rsidR="0022317C">
        <w:t>ist</w:t>
      </w:r>
      <w:r w:rsidR="001F5E48">
        <w:t xml:space="preserve"> die</w:t>
      </w:r>
      <w:r w:rsidR="0022317C">
        <w:t>,</w:t>
      </w:r>
      <w:r w:rsidR="001F5E48">
        <w:t xml:space="preserve"> mit einer Abdeckklappe geschützte</w:t>
      </w:r>
      <w:r w:rsidR="0022317C">
        <w:t>,</w:t>
      </w:r>
      <w:r w:rsidR="001F5E48">
        <w:t xml:space="preserve"> Serviceschnittstelle</w:t>
      </w:r>
      <w:r w:rsidR="0022317C">
        <w:t xml:space="preserve"> zu sehen. Auf diese Art wird die SPS entweder mit Kabel oder über Funk mit einem Computer verbunden. Über diese werden die ETHERNET-Einstellungen der SPS konfiguriert</w:t>
      </w:r>
      <w:r w:rsidR="00DF3B4D">
        <w:t xml:space="preserve"> </w:t>
      </w:r>
      <w:r w:rsidR="00DF3B4D">
        <w:fldChar w:fldCharType="begin"/>
      </w:r>
      <w:r w:rsidR="00DF3B4D">
        <w:instrText xml:space="preserve"> ADDIN ZOTERO_ITEM CSL_CITATION {"citationID":"o4n2A564","properties":{"formattedCitation":"[20, S. 31\\uc0\\u8211{}34]","plainCitation":"[20, S. 31–34]","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1-34"}],"schema":"https://github.com/citation-style-language/schema/raw/master/csl-citation.json"} </w:instrText>
      </w:r>
      <w:r w:rsidR="00DF3B4D">
        <w:fldChar w:fldCharType="separate"/>
      </w:r>
      <w:r w:rsidR="00DF3B4D" w:rsidRPr="00DF3B4D">
        <w:rPr>
          <w:rFonts w:cs="Arial"/>
          <w:szCs w:val="24"/>
        </w:rPr>
        <w:t>[20, S. 31–34]</w:t>
      </w:r>
      <w:r w:rsidR="00DF3B4D">
        <w:fldChar w:fldCharType="end"/>
      </w:r>
      <w:r w:rsidR="0022317C">
        <w:t>.</w:t>
      </w:r>
    </w:p>
    <w:p w14:paraId="00623B3C" w14:textId="77777777" w:rsidR="0022317C" w:rsidRDefault="0022317C" w:rsidP="0051521E">
      <w:r w:rsidRPr="0022317C">
        <w:rPr>
          <w:noProof/>
        </w:rPr>
        <w:drawing>
          <wp:inline distT="0" distB="0" distL="0" distR="0" wp14:anchorId="5D85FFE6" wp14:editId="78B712A9">
            <wp:extent cx="5400040" cy="381508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3815080"/>
                    </a:xfrm>
                    <a:prstGeom prst="rect">
                      <a:avLst/>
                    </a:prstGeom>
                  </pic:spPr>
                </pic:pic>
              </a:graphicData>
            </a:graphic>
          </wp:inline>
        </w:drawing>
      </w:r>
      <w:r w:rsidRPr="0022317C">
        <w:t xml:space="preserve"> </w:t>
      </w:r>
    </w:p>
    <w:tbl>
      <w:tblPr>
        <w:tblStyle w:val="Tabellenraster"/>
        <w:tblW w:w="0" w:type="auto"/>
        <w:tblInd w:w="113" w:type="dxa"/>
        <w:tblLook w:val="04A0" w:firstRow="1" w:lastRow="0" w:firstColumn="1" w:lastColumn="0" w:noHBand="0" w:noVBand="1"/>
      </w:tblPr>
      <w:tblGrid>
        <w:gridCol w:w="533"/>
        <w:gridCol w:w="8074"/>
      </w:tblGrid>
      <w:tr w:rsidR="0022317C" w14:paraId="7B7C20E8" w14:textId="77777777" w:rsidTr="00EB2BAB">
        <w:tc>
          <w:tcPr>
            <w:tcW w:w="534" w:type="dxa"/>
            <w:vAlign w:val="center"/>
          </w:tcPr>
          <w:p w14:paraId="6516701C" w14:textId="755E5460" w:rsidR="0022317C" w:rsidRDefault="0022317C" w:rsidP="0022317C">
            <w:pPr>
              <w:jc w:val="center"/>
            </w:pPr>
            <w:r>
              <w:t>1</w:t>
            </w:r>
          </w:p>
        </w:tc>
        <w:tc>
          <w:tcPr>
            <w:tcW w:w="8110" w:type="dxa"/>
            <w:vAlign w:val="center"/>
          </w:tcPr>
          <w:p w14:paraId="28D7D7BC" w14:textId="0B549A27" w:rsidR="0022317C" w:rsidRDefault="0022317C" w:rsidP="0022317C">
            <w:r>
              <w:t>Abdeckklappe öffnen</w:t>
            </w:r>
          </w:p>
        </w:tc>
      </w:tr>
      <w:tr w:rsidR="0022317C" w14:paraId="2374288C" w14:textId="77777777" w:rsidTr="00EB2BAB">
        <w:tc>
          <w:tcPr>
            <w:tcW w:w="534" w:type="dxa"/>
            <w:vAlign w:val="center"/>
          </w:tcPr>
          <w:p w14:paraId="64076DC6" w14:textId="3ED7F025" w:rsidR="0022317C" w:rsidRDefault="0022317C" w:rsidP="0022317C">
            <w:pPr>
              <w:jc w:val="center"/>
            </w:pPr>
            <w:r>
              <w:t>2</w:t>
            </w:r>
          </w:p>
        </w:tc>
        <w:tc>
          <w:tcPr>
            <w:tcW w:w="8110" w:type="dxa"/>
            <w:vAlign w:val="center"/>
          </w:tcPr>
          <w:p w14:paraId="0C0B2AC3" w14:textId="7712FC15" w:rsidR="0022317C" w:rsidRDefault="0022317C" w:rsidP="0022317C">
            <w:pPr>
              <w:keepNext/>
            </w:pPr>
            <w:r>
              <w:t>Service-Schnittstelle</w:t>
            </w:r>
          </w:p>
        </w:tc>
      </w:tr>
    </w:tbl>
    <w:p w14:paraId="19D8CE11" w14:textId="716B4DC3" w:rsidR="0022317C" w:rsidRDefault="0022317C">
      <w:pPr>
        <w:pStyle w:val="Beschriftung"/>
      </w:pPr>
      <w:bookmarkStart w:id="52" w:name="_Ref107843156"/>
      <w:bookmarkStart w:id="53" w:name="_Toc107847916"/>
      <w:r>
        <w:t xml:space="preserve">Abb. </w:t>
      </w:r>
      <w:r w:rsidR="00192595">
        <w:fldChar w:fldCharType="begin"/>
      </w:r>
      <w:r w:rsidR="00192595">
        <w:instrText xml:space="preserve"> SEQ Abb. \* ARABIC </w:instrText>
      </w:r>
      <w:r w:rsidR="00192595">
        <w:fldChar w:fldCharType="separate"/>
      </w:r>
      <w:r w:rsidR="00E873EE">
        <w:rPr>
          <w:noProof/>
        </w:rPr>
        <w:t>18</w:t>
      </w:r>
      <w:r w:rsidR="00192595">
        <w:rPr>
          <w:noProof/>
        </w:rPr>
        <w:fldChar w:fldCharType="end"/>
      </w:r>
      <w:bookmarkEnd w:id="52"/>
      <w:r>
        <w:t xml:space="preserve"> WAGO SPS Service-Schnittstelle</w:t>
      </w:r>
      <w:r w:rsidR="00DF3B4D">
        <w:t xml:space="preserve"> </w:t>
      </w:r>
      <w:r w:rsidR="00DF3B4D">
        <w:fldChar w:fldCharType="begin"/>
      </w:r>
      <w:r w:rsidR="00DF3B4D">
        <w:instrText xml:space="preserve"> ADDIN ZOTERO_ITEM CSL_CITATION {"citationID":"IyGaHukN","properties":{"formattedCitation":"[20, S. 34]","plainCitation":"[20, S. 34]","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4"}],"schema":"https://github.com/citation-style-language/schema/raw/master/csl-citation.json"} </w:instrText>
      </w:r>
      <w:r w:rsidR="00DF3B4D">
        <w:fldChar w:fldCharType="separate"/>
      </w:r>
      <w:r w:rsidR="00DF3B4D" w:rsidRPr="00DF3B4D">
        <w:rPr>
          <w:rFonts w:cs="Arial"/>
        </w:rPr>
        <w:t>[20, S. 34]</w:t>
      </w:r>
      <w:bookmarkEnd w:id="53"/>
      <w:r w:rsidR="00DF3B4D">
        <w:fldChar w:fldCharType="end"/>
      </w:r>
      <w:r w:rsidR="00EB2BAB">
        <w:t xml:space="preserve"> </w:t>
      </w:r>
    </w:p>
    <w:p w14:paraId="5D8DAA0E" w14:textId="5BA5DBBC" w:rsidR="005C17C1" w:rsidRDefault="00DF3B4D" w:rsidP="0051521E">
      <w:r>
        <w:t>Die serielle Kommunikationsschnittstelle ist ein D-Sub (9) Port und kann entweder über RS-232 oder RS-485 betrieben werden.</w:t>
      </w:r>
      <w:r w:rsidR="005C17C1">
        <w:t xml:space="preserve"> Wie in </w:t>
      </w:r>
      <w:r w:rsidR="00D810D7">
        <w:fldChar w:fldCharType="begin"/>
      </w:r>
      <w:r w:rsidR="00D810D7">
        <w:instrText xml:space="preserve"> REF _Ref107844691 \h </w:instrText>
      </w:r>
      <w:r w:rsidR="00D810D7">
        <w:fldChar w:fldCharType="separate"/>
      </w:r>
      <w:r w:rsidR="00665F15">
        <w:t xml:space="preserve">Abb. </w:t>
      </w:r>
      <w:r w:rsidR="00665F15">
        <w:rPr>
          <w:noProof/>
        </w:rPr>
        <w:t>19</w:t>
      </w:r>
      <w:r w:rsidR="00D810D7">
        <w:fldChar w:fldCharType="end"/>
      </w:r>
      <w:r w:rsidR="005C17C1">
        <w:t xml:space="preserve"> zu sehen ist, müssen die Kontaktbelegungen dem Protokoll angepasst werden, da es sonst zu Schäden an den Kommunikationspartnern kommen kann</w:t>
      </w:r>
      <w:r w:rsidR="00D810D7">
        <w:t xml:space="preserve"> </w:t>
      </w:r>
      <w:r w:rsidR="00D810D7">
        <w:fldChar w:fldCharType="begin"/>
      </w:r>
      <w:r w:rsidR="00D810D7">
        <w:instrText xml:space="preserve"> ADDIN ZOTERO_ITEM CSL_CITATION {"citationID":"TA92Gwsk","properties":{"formattedCitation":"[20, S. 36\\uc0\\u8211{}38]","plainCitation":"[20, S. 36–38]","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6-38"}],"schema":"https://github.com/citation-style-language/schema/raw/master/csl-citation.json"} </w:instrText>
      </w:r>
      <w:r w:rsidR="00D810D7">
        <w:fldChar w:fldCharType="separate"/>
      </w:r>
      <w:r w:rsidR="00D810D7" w:rsidRPr="00D810D7">
        <w:rPr>
          <w:rFonts w:cs="Arial"/>
          <w:szCs w:val="24"/>
        </w:rPr>
        <w:t>[20, S. 36–38]</w:t>
      </w:r>
      <w:r w:rsidR="00D810D7">
        <w:fldChar w:fldCharType="end"/>
      </w:r>
      <w:r w:rsidR="005C17C1">
        <w:t>.</w:t>
      </w:r>
    </w:p>
    <w:p w14:paraId="20DAEAA9" w14:textId="77777777" w:rsidR="005C17C1" w:rsidRDefault="005C17C1" w:rsidP="0051521E">
      <w:r>
        <w:rPr>
          <w:noProof/>
        </w:rPr>
        <w:lastRenderedPageBreak/>
        <w:drawing>
          <wp:inline distT="0" distB="0" distL="0" distR="0" wp14:anchorId="55C10453" wp14:editId="127E8DB9">
            <wp:extent cx="5302155" cy="343305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31094" cy="3451787"/>
                    </a:xfrm>
                    <a:prstGeom prst="rect">
                      <a:avLst/>
                    </a:prstGeom>
                    <a:noFill/>
                    <a:ln>
                      <a:noFill/>
                    </a:ln>
                  </pic:spPr>
                </pic:pic>
              </a:graphicData>
            </a:graphic>
          </wp:inline>
        </w:drawing>
      </w:r>
    </w:p>
    <w:tbl>
      <w:tblPr>
        <w:tblStyle w:val="Tabellenraster"/>
        <w:tblW w:w="0" w:type="auto"/>
        <w:tblInd w:w="113" w:type="dxa"/>
        <w:tblLook w:val="04A0" w:firstRow="1" w:lastRow="0" w:firstColumn="1" w:lastColumn="0" w:noHBand="0" w:noVBand="1"/>
      </w:tblPr>
      <w:tblGrid>
        <w:gridCol w:w="1109"/>
        <w:gridCol w:w="1417"/>
        <w:gridCol w:w="1984"/>
        <w:gridCol w:w="1417"/>
        <w:gridCol w:w="2665"/>
      </w:tblGrid>
      <w:tr w:rsidR="008B1117" w14:paraId="2615882A" w14:textId="77777777" w:rsidTr="00D810D7">
        <w:tc>
          <w:tcPr>
            <w:tcW w:w="1109" w:type="dxa"/>
            <w:vMerge w:val="restart"/>
            <w:vAlign w:val="center"/>
          </w:tcPr>
          <w:p w14:paraId="6745FBE9" w14:textId="22BAE15D" w:rsidR="008B1117" w:rsidRDefault="008B1117" w:rsidP="008B1117">
            <w:pPr>
              <w:jc w:val="center"/>
            </w:pPr>
            <w:r>
              <w:t>Kontakt</w:t>
            </w:r>
          </w:p>
        </w:tc>
        <w:tc>
          <w:tcPr>
            <w:tcW w:w="3401" w:type="dxa"/>
            <w:gridSpan w:val="2"/>
            <w:tcBorders>
              <w:bottom w:val="nil"/>
            </w:tcBorders>
            <w:vAlign w:val="center"/>
          </w:tcPr>
          <w:p w14:paraId="1995F96B" w14:textId="4FBC2F09" w:rsidR="008B1117" w:rsidRDefault="008B1117" w:rsidP="008B1117">
            <w:pPr>
              <w:jc w:val="center"/>
            </w:pPr>
            <w:r>
              <w:t>RS-232</w:t>
            </w:r>
          </w:p>
        </w:tc>
        <w:tc>
          <w:tcPr>
            <w:tcW w:w="4082" w:type="dxa"/>
            <w:gridSpan w:val="2"/>
            <w:tcBorders>
              <w:bottom w:val="nil"/>
            </w:tcBorders>
            <w:vAlign w:val="center"/>
          </w:tcPr>
          <w:p w14:paraId="4FBD23DC" w14:textId="3E2BDF9E" w:rsidR="008B1117" w:rsidRDefault="008B1117" w:rsidP="008B1117">
            <w:pPr>
              <w:jc w:val="center"/>
            </w:pPr>
            <w:r>
              <w:t>RS-485</w:t>
            </w:r>
          </w:p>
        </w:tc>
      </w:tr>
      <w:tr w:rsidR="008B1117" w14:paraId="7BB4D233" w14:textId="77777777" w:rsidTr="00D810D7">
        <w:tc>
          <w:tcPr>
            <w:tcW w:w="1109" w:type="dxa"/>
            <w:vMerge/>
            <w:vAlign w:val="center"/>
          </w:tcPr>
          <w:p w14:paraId="2315738C" w14:textId="77777777" w:rsidR="008B1117" w:rsidRDefault="008B1117" w:rsidP="008B1117">
            <w:pPr>
              <w:jc w:val="center"/>
            </w:pPr>
          </w:p>
        </w:tc>
        <w:tc>
          <w:tcPr>
            <w:tcW w:w="1417" w:type="dxa"/>
            <w:tcBorders>
              <w:top w:val="nil"/>
              <w:right w:val="nil"/>
            </w:tcBorders>
          </w:tcPr>
          <w:p w14:paraId="08FE95DC" w14:textId="45510E5B" w:rsidR="008B1117" w:rsidRDefault="008B1117" w:rsidP="0051521E">
            <w:r>
              <w:t>Signal</w:t>
            </w:r>
          </w:p>
        </w:tc>
        <w:tc>
          <w:tcPr>
            <w:tcW w:w="1984" w:type="dxa"/>
            <w:tcBorders>
              <w:top w:val="nil"/>
              <w:left w:val="nil"/>
            </w:tcBorders>
          </w:tcPr>
          <w:p w14:paraId="29C7BDCA" w14:textId="493EE051" w:rsidR="008B1117" w:rsidRDefault="008B1117" w:rsidP="0051521E">
            <w:r>
              <w:t>Beschreibung</w:t>
            </w:r>
          </w:p>
        </w:tc>
        <w:tc>
          <w:tcPr>
            <w:tcW w:w="1417" w:type="dxa"/>
            <w:tcBorders>
              <w:top w:val="nil"/>
              <w:right w:val="nil"/>
            </w:tcBorders>
          </w:tcPr>
          <w:p w14:paraId="6EC8AFF1" w14:textId="46840037" w:rsidR="008B1117" w:rsidRDefault="008B1117" w:rsidP="0051521E">
            <w:r>
              <w:t>Signal</w:t>
            </w:r>
          </w:p>
        </w:tc>
        <w:tc>
          <w:tcPr>
            <w:tcW w:w="2665" w:type="dxa"/>
            <w:tcBorders>
              <w:top w:val="nil"/>
              <w:left w:val="nil"/>
            </w:tcBorders>
          </w:tcPr>
          <w:p w14:paraId="2412AE48" w14:textId="25C218BF" w:rsidR="008B1117" w:rsidRDefault="008B1117" w:rsidP="0051521E">
            <w:r>
              <w:t>Beschreibung</w:t>
            </w:r>
          </w:p>
        </w:tc>
      </w:tr>
      <w:tr w:rsidR="008B1117" w14:paraId="33EA20D3" w14:textId="77777777" w:rsidTr="008B1117">
        <w:tc>
          <w:tcPr>
            <w:tcW w:w="1109" w:type="dxa"/>
            <w:vAlign w:val="center"/>
          </w:tcPr>
          <w:p w14:paraId="62F0EAC2" w14:textId="76647CBB" w:rsidR="005C17C1" w:rsidRDefault="005C17C1" w:rsidP="008B1117">
            <w:pPr>
              <w:jc w:val="center"/>
            </w:pPr>
            <w:r>
              <w:t>1</w:t>
            </w:r>
          </w:p>
        </w:tc>
        <w:tc>
          <w:tcPr>
            <w:tcW w:w="1417" w:type="dxa"/>
          </w:tcPr>
          <w:p w14:paraId="4F6AF49C" w14:textId="1546033D" w:rsidR="005C17C1" w:rsidRDefault="005C17C1" w:rsidP="0051521E">
            <w:r>
              <w:t>NC</w:t>
            </w:r>
          </w:p>
        </w:tc>
        <w:tc>
          <w:tcPr>
            <w:tcW w:w="1984" w:type="dxa"/>
          </w:tcPr>
          <w:p w14:paraId="5536E03C" w14:textId="42497E95" w:rsidR="005C17C1" w:rsidRDefault="005C17C1" w:rsidP="0051521E">
            <w:r>
              <w:t>Nicht belegt</w:t>
            </w:r>
          </w:p>
        </w:tc>
        <w:tc>
          <w:tcPr>
            <w:tcW w:w="1417" w:type="dxa"/>
          </w:tcPr>
          <w:p w14:paraId="3545364A" w14:textId="6F399AB1" w:rsidR="005C17C1" w:rsidRDefault="008B1117" w:rsidP="0051521E">
            <w:r>
              <w:t>NC</w:t>
            </w:r>
          </w:p>
        </w:tc>
        <w:tc>
          <w:tcPr>
            <w:tcW w:w="2665" w:type="dxa"/>
          </w:tcPr>
          <w:p w14:paraId="3B407C37" w14:textId="65DB070C" w:rsidR="005C17C1" w:rsidRDefault="008B1117" w:rsidP="0051521E">
            <w:r>
              <w:t>Nicht belegt</w:t>
            </w:r>
          </w:p>
        </w:tc>
      </w:tr>
      <w:tr w:rsidR="008B1117" w14:paraId="33A72193" w14:textId="77777777" w:rsidTr="008B1117">
        <w:tc>
          <w:tcPr>
            <w:tcW w:w="1109" w:type="dxa"/>
            <w:vAlign w:val="center"/>
          </w:tcPr>
          <w:p w14:paraId="37FA0622" w14:textId="08120ADF" w:rsidR="005C17C1" w:rsidRDefault="005C17C1" w:rsidP="008B1117">
            <w:pPr>
              <w:jc w:val="center"/>
            </w:pPr>
            <w:r>
              <w:t>2</w:t>
            </w:r>
          </w:p>
        </w:tc>
        <w:tc>
          <w:tcPr>
            <w:tcW w:w="1417" w:type="dxa"/>
          </w:tcPr>
          <w:p w14:paraId="0DCA2B22" w14:textId="36E0939A" w:rsidR="005C17C1" w:rsidRDefault="005C17C1" w:rsidP="0051521E">
            <w:proofErr w:type="spellStart"/>
            <w:proofErr w:type="gramStart"/>
            <w:r>
              <w:t>RcD</w:t>
            </w:r>
            <w:proofErr w:type="spellEnd"/>
            <w:r>
              <w:t>(</w:t>
            </w:r>
            <w:proofErr w:type="gramEnd"/>
            <w:r>
              <w:t>Out)</w:t>
            </w:r>
          </w:p>
        </w:tc>
        <w:tc>
          <w:tcPr>
            <w:tcW w:w="1984" w:type="dxa"/>
          </w:tcPr>
          <w:p w14:paraId="1FE57698" w14:textId="1D7E702D" w:rsidR="005C17C1" w:rsidRDefault="008B1117" w:rsidP="0051521E">
            <w:proofErr w:type="spellStart"/>
            <w:r>
              <w:t>Receive</w:t>
            </w:r>
            <w:proofErr w:type="spellEnd"/>
            <w:r>
              <w:t xml:space="preserve"> Data</w:t>
            </w:r>
          </w:p>
        </w:tc>
        <w:tc>
          <w:tcPr>
            <w:tcW w:w="1417" w:type="dxa"/>
          </w:tcPr>
          <w:p w14:paraId="41036462" w14:textId="1790BB82" w:rsidR="005C17C1" w:rsidRDefault="008B1117" w:rsidP="0051521E">
            <w:r>
              <w:t>NC</w:t>
            </w:r>
          </w:p>
        </w:tc>
        <w:tc>
          <w:tcPr>
            <w:tcW w:w="2665" w:type="dxa"/>
          </w:tcPr>
          <w:p w14:paraId="3A2EE229" w14:textId="1EAA31CD" w:rsidR="005C17C1" w:rsidRDefault="008B1117" w:rsidP="0051521E">
            <w:r>
              <w:t>Nicht belegt</w:t>
            </w:r>
          </w:p>
        </w:tc>
      </w:tr>
      <w:tr w:rsidR="008B1117" w14:paraId="6079C4D4" w14:textId="77777777" w:rsidTr="008B1117">
        <w:tc>
          <w:tcPr>
            <w:tcW w:w="1109" w:type="dxa"/>
            <w:vAlign w:val="center"/>
          </w:tcPr>
          <w:p w14:paraId="2DBFE6B6" w14:textId="3737C715" w:rsidR="005C17C1" w:rsidRDefault="005C17C1" w:rsidP="008B1117">
            <w:pPr>
              <w:jc w:val="center"/>
            </w:pPr>
            <w:r>
              <w:t>3</w:t>
            </w:r>
          </w:p>
        </w:tc>
        <w:tc>
          <w:tcPr>
            <w:tcW w:w="1417" w:type="dxa"/>
          </w:tcPr>
          <w:p w14:paraId="36029395" w14:textId="5110F1A3" w:rsidR="005C17C1" w:rsidRDefault="005C17C1" w:rsidP="0051521E">
            <w:proofErr w:type="spellStart"/>
            <w:proofErr w:type="gramStart"/>
            <w:r>
              <w:t>TxD</w:t>
            </w:r>
            <w:proofErr w:type="spellEnd"/>
            <w:r>
              <w:t>(</w:t>
            </w:r>
            <w:proofErr w:type="gramEnd"/>
            <w:r>
              <w:t>In)</w:t>
            </w:r>
          </w:p>
        </w:tc>
        <w:tc>
          <w:tcPr>
            <w:tcW w:w="1984" w:type="dxa"/>
          </w:tcPr>
          <w:p w14:paraId="1BE48F33" w14:textId="3D68E205" w:rsidR="005C17C1" w:rsidRDefault="008B1117" w:rsidP="0051521E">
            <w:proofErr w:type="spellStart"/>
            <w:r>
              <w:t>Transmit</w:t>
            </w:r>
            <w:proofErr w:type="spellEnd"/>
            <w:r>
              <w:t xml:space="preserve"> Data</w:t>
            </w:r>
          </w:p>
        </w:tc>
        <w:tc>
          <w:tcPr>
            <w:tcW w:w="1417" w:type="dxa"/>
          </w:tcPr>
          <w:p w14:paraId="2A5669BA" w14:textId="72B6FC98" w:rsidR="005C17C1" w:rsidRDefault="008B1117" w:rsidP="0051521E">
            <w:r>
              <w:t>A (</w:t>
            </w:r>
            <w:proofErr w:type="spellStart"/>
            <w:r>
              <w:t>Tx</w:t>
            </w:r>
            <w:proofErr w:type="spellEnd"/>
            <w:r>
              <w:t>/</w:t>
            </w:r>
            <w:proofErr w:type="spellStart"/>
            <w:r>
              <w:t>Rx</w:t>
            </w:r>
            <w:proofErr w:type="spellEnd"/>
            <w:r>
              <w:t>+)</w:t>
            </w:r>
          </w:p>
        </w:tc>
        <w:tc>
          <w:tcPr>
            <w:tcW w:w="2665" w:type="dxa"/>
          </w:tcPr>
          <w:p w14:paraId="5022C203" w14:textId="3B76684E" w:rsidR="005C17C1" w:rsidRDefault="008B1117" w:rsidP="0051521E">
            <w:proofErr w:type="spellStart"/>
            <w:r>
              <w:t>Transmit</w:t>
            </w:r>
            <w:proofErr w:type="spellEnd"/>
            <w:r>
              <w:t>/</w:t>
            </w:r>
            <w:proofErr w:type="spellStart"/>
            <w:r>
              <w:t>Receive</w:t>
            </w:r>
            <w:proofErr w:type="spellEnd"/>
            <w:r>
              <w:t xml:space="preserve"> Data +</w:t>
            </w:r>
          </w:p>
        </w:tc>
      </w:tr>
      <w:tr w:rsidR="008B1117" w14:paraId="14B9D12A" w14:textId="77777777" w:rsidTr="008B1117">
        <w:tc>
          <w:tcPr>
            <w:tcW w:w="1109" w:type="dxa"/>
            <w:vAlign w:val="center"/>
          </w:tcPr>
          <w:p w14:paraId="3A80EDC1" w14:textId="71DD41B3" w:rsidR="005C17C1" w:rsidRDefault="005C17C1" w:rsidP="008B1117">
            <w:pPr>
              <w:jc w:val="center"/>
            </w:pPr>
            <w:r>
              <w:t>4</w:t>
            </w:r>
          </w:p>
        </w:tc>
        <w:tc>
          <w:tcPr>
            <w:tcW w:w="1417" w:type="dxa"/>
          </w:tcPr>
          <w:p w14:paraId="7F2DDECD" w14:textId="77D0E995" w:rsidR="005C17C1" w:rsidRDefault="005C17C1" w:rsidP="0051521E">
            <w:r>
              <w:t>NC</w:t>
            </w:r>
          </w:p>
        </w:tc>
        <w:tc>
          <w:tcPr>
            <w:tcW w:w="1984" w:type="dxa"/>
          </w:tcPr>
          <w:p w14:paraId="1DC94893" w14:textId="41596371" w:rsidR="005C17C1" w:rsidRDefault="005C17C1" w:rsidP="0051521E">
            <w:r>
              <w:t>Nicht belegt</w:t>
            </w:r>
          </w:p>
        </w:tc>
        <w:tc>
          <w:tcPr>
            <w:tcW w:w="1417" w:type="dxa"/>
          </w:tcPr>
          <w:p w14:paraId="4DF1EAAC" w14:textId="5C7109EE" w:rsidR="005C17C1" w:rsidRDefault="008B1117" w:rsidP="0051521E">
            <w:r>
              <w:t>NC</w:t>
            </w:r>
          </w:p>
        </w:tc>
        <w:tc>
          <w:tcPr>
            <w:tcW w:w="2665" w:type="dxa"/>
          </w:tcPr>
          <w:p w14:paraId="54C495F6" w14:textId="0245422B" w:rsidR="005C17C1" w:rsidRDefault="008B1117" w:rsidP="0051521E">
            <w:r>
              <w:t>Nicht belegt</w:t>
            </w:r>
          </w:p>
        </w:tc>
      </w:tr>
      <w:tr w:rsidR="008B1117" w14:paraId="0F8EA6E8" w14:textId="77777777" w:rsidTr="008B1117">
        <w:tc>
          <w:tcPr>
            <w:tcW w:w="1109" w:type="dxa"/>
            <w:vAlign w:val="center"/>
          </w:tcPr>
          <w:p w14:paraId="379A0715" w14:textId="502E5E65" w:rsidR="005C17C1" w:rsidRDefault="005C17C1" w:rsidP="008B1117">
            <w:pPr>
              <w:jc w:val="center"/>
            </w:pPr>
            <w:r>
              <w:t>5</w:t>
            </w:r>
          </w:p>
        </w:tc>
        <w:tc>
          <w:tcPr>
            <w:tcW w:w="1417" w:type="dxa"/>
          </w:tcPr>
          <w:p w14:paraId="2B0E8DC4" w14:textId="724D5CEC" w:rsidR="005C17C1" w:rsidRDefault="005C17C1" w:rsidP="0051521E">
            <w:r>
              <w:t>FB_GND</w:t>
            </w:r>
          </w:p>
        </w:tc>
        <w:tc>
          <w:tcPr>
            <w:tcW w:w="1984" w:type="dxa"/>
          </w:tcPr>
          <w:p w14:paraId="68616993" w14:textId="74B8553E" w:rsidR="005C17C1" w:rsidRDefault="008B1117" w:rsidP="0051521E">
            <w:r>
              <w:t>Masse</w:t>
            </w:r>
          </w:p>
        </w:tc>
        <w:tc>
          <w:tcPr>
            <w:tcW w:w="1417" w:type="dxa"/>
          </w:tcPr>
          <w:p w14:paraId="7C1C1047" w14:textId="0F61AED4" w:rsidR="005C17C1" w:rsidRDefault="008B1117" w:rsidP="0051521E">
            <w:r>
              <w:t>FB_GND</w:t>
            </w:r>
          </w:p>
        </w:tc>
        <w:tc>
          <w:tcPr>
            <w:tcW w:w="2665" w:type="dxa"/>
          </w:tcPr>
          <w:p w14:paraId="5BA978DD" w14:textId="62F80572" w:rsidR="005C17C1" w:rsidRDefault="008B1117" w:rsidP="0051521E">
            <w:r>
              <w:t>Masse</w:t>
            </w:r>
          </w:p>
        </w:tc>
      </w:tr>
      <w:tr w:rsidR="008B1117" w14:paraId="12699A88" w14:textId="77777777" w:rsidTr="008B1117">
        <w:tc>
          <w:tcPr>
            <w:tcW w:w="1109" w:type="dxa"/>
            <w:vAlign w:val="center"/>
          </w:tcPr>
          <w:p w14:paraId="6EA5C5FB" w14:textId="1DE837F6" w:rsidR="005C17C1" w:rsidRDefault="005C17C1" w:rsidP="008B1117">
            <w:pPr>
              <w:jc w:val="center"/>
            </w:pPr>
            <w:r>
              <w:t>6</w:t>
            </w:r>
          </w:p>
        </w:tc>
        <w:tc>
          <w:tcPr>
            <w:tcW w:w="1417" w:type="dxa"/>
          </w:tcPr>
          <w:p w14:paraId="68A914C2" w14:textId="2534BC3C" w:rsidR="005C17C1" w:rsidRDefault="005C17C1" w:rsidP="0051521E">
            <w:r>
              <w:t>NC</w:t>
            </w:r>
          </w:p>
        </w:tc>
        <w:tc>
          <w:tcPr>
            <w:tcW w:w="1984" w:type="dxa"/>
          </w:tcPr>
          <w:p w14:paraId="398E49F1" w14:textId="1D48B421" w:rsidR="005C17C1" w:rsidRDefault="005C17C1" w:rsidP="0051521E">
            <w:r>
              <w:t>Nicht belegt</w:t>
            </w:r>
          </w:p>
        </w:tc>
        <w:tc>
          <w:tcPr>
            <w:tcW w:w="1417" w:type="dxa"/>
          </w:tcPr>
          <w:p w14:paraId="22B778DF" w14:textId="24D7927A" w:rsidR="005C17C1" w:rsidRDefault="008B1117" w:rsidP="0051521E">
            <w:r>
              <w:t>FB_5V</w:t>
            </w:r>
          </w:p>
        </w:tc>
        <w:tc>
          <w:tcPr>
            <w:tcW w:w="2665" w:type="dxa"/>
          </w:tcPr>
          <w:p w14:paraId="73A4C013" w14:textId="09AFF11D" w:rsidR="005C17C1" w:rsidRDefault="008B1117" w:rsidP="0051521E">
            <w:r>
              <w:t>Versorgung</w:t>
            </w:r>
          </w:p>
        </w:tc>
      </w:tr>
      <w:tr w:rsidR="008B1117" w14:paraId="14E4A78C" w14:textId="77777777" w:rsidTr="008B1117">
        <w:tc>
          <w:tcPr>
            <w:tcW w:w="1109" w:type="dxa"/>
            <w:vAlign w:val="center"/>
          </w:tcPr>
          <w:p w14:paraId="08AFE3E8" w14:textId="78368A25" w:rsidR="005C17C1" w:rsidRDefault="005C17C1" w:rsidP="008B1117">
            <w:pPr>
              <w:jc w:val="center"/>
            </w:pPr>
            <w:r>
              <w:t>7</w:t>
            </w:r>
          </w:p>
        </w:tc>
        <w:tc>
          <w:tcPr>
            <w:tcW w:w="1417" w:type="dxa"/>
          </w:tcPr>
          <w:p w14:paraId="5EC701F0" w14:textId="01584CE8" w:rsidR="005C17C1" w:rsidRDefault="005C17C1" w:rsidP="0051521E">
            <w:proofErr w:type="gramStart"/>
            <w:r>
              <w:t>RTS(</w:t>
            </w:r>
            <w:proofErr w:type="gramEnd"/>
            <w:r>
              <w:t>in)</w:t>
            </w:r>
          </w:p>
        </w:tc>
        <w:tc>
          <w:tcPr>
            <w:tcW w:w="1984" w:type="dxa"/>
          </w:tcPr>
          <w:p w14:paraId="13A2390B" w14:textId="031ED58B" w:rsidR="005C17C1" w:rsidRDefault="008B1117" w:rsidP="0051521E">
            <w:r>
              <w:t xml:space="preserve">Request </w:t>
            </w:r>
            <w:proofErr w:type="spellStart"/>
            <w:r>
              <w:t>To</w:t>
            </w:r>
            <w:proofErr w:type="spellEnd"/>
            <w:r>
              <w:t xml:space="preserve"> Send</w:t>
            </w:r>
          </w:p>
        </w:tc>
        <w:tc>
          <w:tcPr>
            <w:tcW w:w="1417" w:type="dxa"/>
          </w:tcPr>
          <w:p w14:paraId="51732134" w14:textId="1ED61574" w:rsidR="005C17C1" w:rsidRDefault="008B1117" w:rsidP="0051521E">
            <w:r>
              <w:t>NC</w:t>
            </w:r>
          </w:p>
        </w:tc>
        <w:tc>
          <w:tcPr>
            <w:tcW w:w="2665" w:type="dxa"/>
          </w:tcPr>
          <w:p w14:paraId="48CDA94C" w14:textId="3608240B" w:rsidR="005C17C1" w:rsidRDefault="008B1117" w:rsidP="0051521E">
            <w:r>
              <w:t>Nicht belegt</w:t>
            </w:r>
          </w:p>
        </w:tc>
      </w:tr>
      <w:tr w:rsidR="008B1117" w14:paraId="29DF17EB" w14:textId="77777777" w:rsidTr="008B1117">
        <w:tc>
          <w:tcPr>
            <w:tcW w:w="1109" w:type="dxa"/>
            <w:vAlign w:val="center"/>
          </w:tcPr>
          <w:p w14:paraId="35665FFB" w14:textId="5F5EB356" w:rsidR="005C17C1" w:rsidRDefault="005C17C1" w:rsidP="008B1117">
            <w:pPr>
              <w:jc w:val="center"/>
            </w:pPr>
            <w:r>
              <w:t>8</w:t>
            </w:r>
          </w:p>
        </w:tc>
        <w:tc>
          <w:tcPr>
            <w:tcW w:w="1417" w:type="dxa"/>
          </w:tcPr>
          <w:p w14:paraId="337CECB0" w14:textId="4E078420" w:rsidR="005C17C1" w:rsidRDefault="005C17C1" w:rsidP="0051521E">
            <w:proofErr w:type="gramStart"/>
            <w:r>
              <w:t>CTS(</w:t>
            </w:r>
            <w:proofErr w:type="gramEnd"/>
            <w:r>
              <w:t>out)</w:t>
            </w:r>
          </w:p>
        </w:tc>
        <w:tc>
          <w:tcPr>
            <w:tcW w:w="1984" w:type="dxa"/>
          </w:tcPr>
          <w:p w14:paraId="5A90E0DF" w14:textId="4D11A5E0" w:rsidR="005C17C1" w:rsidRDefault="008B1117" w:rsidP="0051521E">
            <w:r>
              <w:t xml:space="preserve">Clear </w:t>
            </w:r>
            <w:proofErr w:type="spellStart"/>
            <w:r>
              <w:t>To</w:t>
            </w:r>
            <w:proofErr w:type="spellEnd"/>
            <w:r>
              <w:t xml:space="preserve"> Send</w:t>
            </w:r>
          </w:p>
        </w:tc>
        <w:tc>
          <w:tcPr>
            <w:tcW w:w="1417" w:type="dxa"/>
          </w:tcPr>
          <w:p w14:paraId="030FA90D" w14:textId="74502DDF" w:rsidR="005C17C1" w:rsidRDefault="008B1117" w:rsidP="0051521E">
            <w:r>
              <w:t>B (</w:t>
            </w:r>
            <w:proofErr w:type="spellStart"/>
            <w:r>
              <w:t>Tx</w:t>
            </w:r>
            <w:proofErr w:type="spellEnd"/>
            <w:r>
              <w:t>/</w:t>
            </w:r>
            <w:proofErr w:type="spellStart"/>
            <w:r>
              <w:t>Rx</w:t>
            </w:r>
            <w:proofErr w:type="spellEnd"/>
            <w:r>
              <w:t>-)</w:t>
            </w:r>
          </w:p>
        </w:tc>
        <w:tc>
          <w:tcPr>
            <w:tcW w:w="2665" w:type="dxa"/>
          </w:tcPr>
          <w:p w14:paraId="0AD509A1" w14:textId="7A060A87" w:rsidR="005C17C1" w:rsidRDefault="008B1117" w:rsidP="0051521E">
            <w:proofErr w:type="spellStart"/>
            <w:r>
              <w:t>Transmit</w:t>
            </w:r>
            <w:proofErr w:type="spellEnd"/>
            <w:r>
              <w:t>/</w:t>
            </w:r>
            <w:proofErr w:type="spellStart"/>
            <w:r>
              <w:t>Receive</w:t>
            </w:r>
            <w:proofErr w:type="spellEnd"/>
            <w:r>
              <w:t xml:space="preserve"> Data -</w:t>
            </w:r>
          </w:p>
        </w:tc>
      </w:tr>
      <w:tr w:rsidR="008B1117" w14:paraId="525885A0" w14:textId="77777777" w:rsidTr="008B1117">
        <w:tc>
          <w:tcPr>
            <w:tcW w:w="1109" w:type="dxa"/>
            <w:vAlign w:val="center"/>
          </w:tcPr>
          <w:p w14:paraId="6771AD57" w14:textId="4F12DADC" w:rsidR="005C17C1" w:rsidRDefault="005C17C1" w:rsidP="008B1117">
            <w:pPr>
              <w:jc w:val="center"/>
            </w:pPr>
            <w:r>
              <w:t>9</w:t>
            </w:r>
          </w:p>
        </w:tc>
        <w:tc>
          <w:tcPr>
            <w:tcW w:w="1417" w:type="dxa"/>
          </w:tcPr>
          <w:p w14:paraId="0F13E090" w14:textId="40E8A93B" w:rsidR="005C17C1" w:rsidRDefault="005C17C1" w:rsidP="0051521E">
            <w:r>
              <w:t>NC</w:t>
            </w:r>
          </w:p>
        </w:tc>
        <w:tc>
          <w:tcPr>
            <w:tcW w:w="1984" w:type="dxa"/>
          </w:tcPr>
          <w:p w14:paraId="089AB4C1" w14:textId="09331F46" w:rsidR="005C17C1" w:rsidRDefault="005C17C1" w:rsidP="0051521E">
            <w:r>
              <w:t>Nicht belegt</w:t>
            </w:r>
          </w:p>
        </w:tc>
        <w:tc>
          <w:tcPr>
            <w:tcW w:w="1417" w:type="dxa"/>
          </w:tcPr>
          <w:p w14:paraId="32150BAF" w14:textId="54FFF2F6" w:rsidR="005C17C1" w:rsidRDefault="008B1117" w:rsidP="0051521E">
            <w:r>
              <w:t>NC</w:t>
            </w:r>
          </w:p>
        </w:tc>
        <w:tc>
          <w:tcPr>
            <w:tcW w:w="2665" w:type="dxa"/>
          </w:tcPr>
          <w:p w14:paraId="6C6DFB8F" w14:textId="715B8B38" w:rsidR="005C17C1" w:rsidRDefault="008B1117" w:rsidP="0051521E">
            <w:r>
              <w:t>Nicht belegt</w:t>
            </w:r>
          </w:p>
        </w:tc>
      </w:tr>
      <w:tr w:rsidR="008B1117" w14:paraId="7EAE1A5E" w14:textId="77777777" w:rsidTr="008B1117">
        <w:tc>
          <w:tcPr>
            <w:tcW w:w="1109" w:type="dxa"/>
            <w:vAlign w:val="center"/>
          </w:tcPr>
          <w:p w14:paraId="405FA376" w14:textId="7A9E1E84" w:rsidR="005C17C1" w:rsidRDefault="005C17C1" w:rsidP="008B1117">
            <w:pPr>
              <w:jc w:val="center"/>
            </w:pPr>
            <w:r>
              <w:t>Gehäuse</w:t>
            </w:r>
          </w:p>
        </w:tc>
        <w:tc>
          <w:tcPr>
            <w:tcW w:w="1417" w:type="dxa"/>
          </w:tcPr>
          <w:p w14:paraId="300EC0E8" w14:textId="7F3DB7C7" w:rsidR="005C17C1" w:rsidRDefault="005C17C1" w:rsidP="0051521E">
            <w:r>
              <w:t>Schirm</w:t>
            </w:r>
          </w:p>
        </w:tc>
        <w:tc>
          <w:tcPr>
            <w:tcW w:w="1984" w:type="dxa"/>
          </w:tcPr>
          <w:p w14:paraId="410B525B" w14:textId="05454D1C" w:rsidR="005C17C1" w:rsidRDefault="005C17C1" w:rsidP="0051521E">
            <w:r>
              <w:t>Schirmung</w:t>
            </w:r>
          </w:p>
        </w:tc>
        <w:tc>
          <w:tcPr>
            <w:tcW w:w="1417" w:type="dxa"/>
          </w:tcPr>
          <w:p w14:paraId="6A63513C" w14:textId="11A1F166" w:rsidR="005C17C1" w:rsidRDefault="008B1117" w:rsidP="0051521E">
            <w:r>
              <w:t>Schirm</w:t>
            </w:r>
          </w:p>
        </w:tc>
        <w:tc>
          <w:tcPr>
            <w:tcW w:w="2665" w:type="dxa"/>
          </w:tcPr>
          <w:p w14:paraId="7F306560" w14:textId="3D0703A3" w:rsidR="005C17C1" w:rsidRDefault="008B1117" w:rsidP="00D810D7">
            <w:pPr>
              <w:keepNext/>
            </w:pPr>
            <w:r>
              <w:t>Schirmung</w:t>
            </w:r>
          </w:p>
        </w:tc>
      </w:tr>
    </w:tbl>
    <w:p w14:paraId="72B060D0" w14:textId="5146F73C" w:rsidR="00D810D7" w:rsidRDefault="00D810D7">
      <w:pPr>
        <w:pStyle w:val="Beschriftung"/>
      </w:pPr>
      <w:bookmarkStart w:id="54" w:name="_Ref107844691"/>
      <w:bookmarkStart w:id="55" w:name="_Toc107847917"/>
      <w:r>
        <w:t xml:space="preserve">Abb. </w:t>
      </w:r>
      <w:r w:rsidR="00192595">
        <w:fldChar w:fldCharType="begin"/>
      </w:r>
      <w:r w:rsidR="00192595">
        <w:instrText xml:space="preserve"> SEQ Abb. \* ARABIC </w:instrText>
      </w:r>
      <w:r w:rsidR="00192595">
        <w:fldChar w:fldCharType="separate"/>
      </w:r>
      <w:r w:rsidR="00E873EE">
        <w:rPr>
          <w:noProof/>
        </w:rPr>
        <w:t>19</w:t>
      </w:r>
      <w:r w:rsidR="00192595">
        <w:rPr>
          <w:noProof/>
        </w:rPr>
        <w:fldChar w:fldCharType="end"/>
      </w:r>
      <w:bookmarkEnd w:id="54"/>
      <w:r>
        <w:t xml:space="preserve"> WAGO SPS Kommunikationsschnittstelle </w:t>
      </w:r>
      <w:r>
        <w:fldChar w:fldCharType="begin"/>
      </w:r>
      <w:r>
        <w:instrText xml:space="preserve"> ADDIN ZOTERO_ITEM CSL_CITATION {"citationID":"aA0nGlWm","properties":{"formattedCitation":"[20, S. 36], [21]","plainCitation":"[20, S. 36], [21]","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6"},{"id":150,"uris":["http://zotero.org/users/8935704/items/C3YSEQVK"],"itemData":{"id":150,"type":"webpage","container-title":"wenglor sensoric group","language":"en","title":"Connection Line SUB D, 9-pin (ZCLL001)","URL":"https://www.wenglor.com/en/System-Components/Connection-Equipment-and-Connection-Boxes/Connection-Line-SUB-D-9-pin/p/ZCLL001","accessed":{"date-parts":[["2022",7,4]]}}}],"schema":"https://github.com/citation-style-language/schema/raw/master/csl-citation.json"} </w:instrText>
      </w:r>
      <w:r>
        <w:fldChar w:fldCharType="separate"/>
      </w:r>
      <w:r w:rsidRPr="00D810D7">
        <w:rPr>
          <w:rFonts w:cs="Arial"/>
        </w:rPr>
        <w:t>[20, S. 36], [21]</w:t>
      </w:r>
      <w:bookmarkEnd w:id="55"/>
      <w:r>
        <w:fldChar w:fldCharType="end"/>
      </w:r>
      <w:r>
        <w:t xml:space="preserve"> </w:t>
      </w:r>
    </w:p>
    <w:p w14:paraId="129CAB1D" w14:textId="77777777" w:rsidR="008608C4" w:rsidRDefault="00D810D7" w:rsidP="0051521E">
      <w:r>
        <w:t xml:space="preserve">Bei beiden Anzeigeelementen </w:t>
      </w:r>
      <w:r w:rsidR="008C1B8D">
        <w:t xml:space="preserve">heißt Grün okay, Orange Problem und Rot Fehler. Bei den Anzeigeelementen des Systems steht SYS für den Systemstatus, RUN </w:t>
      </w:r>
      <w:proofErr w:type="gramStart"/>
      <w:r w:rsidR="008C1B8D">
        <w:t>für  den</w:t>
      </w:r>
      <w:proofErr w:type="gramEnd"/>
      <w:r w:rsidR="008C1B8D">
        <w:t xml:space="preserve"> Programmstatus, I/O für den Lokalbusstatus, MS für den Modulstatus und NS ist unbelegt. U1 bis U7 sind programmierbare Anwender-LEDs </w:t>
      </w:r>
      <w:r w:rsidR="008C1B8D">
        <w:fldChar w:fldCharType="begin"/>
      </w:r>
      <w:r w:rsidR="008C1B8D">
        <w:instrText xml:space="preserve"> ADDIN ZOTERO_ITEM CSL_CITATION {"citationID":"7sagAhKF","properties":{"formattedCitation":"[20, S. 39\\uc0\\u8211{}40]","plainCitation":"[20, S. 39–40]","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9-40"}],"schema":"https://github.com/citation-style-language/schema/raw/master/csl-citation.json"} </w:instrText>
      </w:r>
      <w:r w:rsidR="008C1B8D">
        <w:fldChar w:fldCharType="separate"/>
      </w:r>
      <w:r w:rsidR="008C1B8D" w:rsidRPr="008C1B8D">
        <w:rPr>
          <w:rFonts w:cs="Arial"/>
          <w:szCs w:val="24"/>
        </w:rPr>
        <w:t>[20, S. 39–40]</w:t>
      </w:r>
      <w:r w:rsidR="008C1B8D">
        <w:fldChar w:fldCharType="end"/>
      </w:r>
      <w:r w:rsidR="008C1B8D">
        <w:t>. Mit dem Betriebsartenschalter wird das Laufzeitsystem und damit auch die zu laufenden Programme gestartet und gestoppt.</w:t>
      </w:r>
      <w:r w:rsidR="004874FE">
        <w:t xml:space="preserve"> Das Laufzeitsystem kann mit verschieden langem Ziehen des Betriebsartenschalters entweder teilweise oder komplett zurückgesetzt werden. Mit der </w:t>
      </w:r>
      <w:proofErr w:type="spellStart"/>
      <w:r w:rsidR="004874FE">
        <w:t>Reset</w:t>
      </w:r>
      <w:proofErr w:type="spellEnd"/>
      <w:r w:rsidR="004874FE">
        <w:t xml:space="preserve">-Taste, welche mit beispielweise einer aufgebogenen Büroklammer bedient wird, kann je nach Position des Betriebsschalter die IP-Einstellungen zurückgesetzt, die Software neugestartet oder das Gerät auf </w:t>
      </w:r>
      <w:r w:rsidR="004874FE">
        <w:lastRenderedPageBreak/>
        <w:t xml:space="preserve">Werkseinstellungen zurückgesetzt werden. Es können Programme entweder auf dem Gerät selbst oder auf einer SD-Karte gespeichert werden </w:t>
      </w:r>
      <w:r w:rsidR="004874FE">
        <w:fldChar w:fldCharType="begin"/>
      </w:r>
      <w:r w:rsidR="004874FE">
        <w:instrText xml:space="preserve"> ADDIN ZOTERO_ITEM CSL_CITATION {"citationID":"QzaSiBgr","properties":{"formattedCitation":"[20, S. 43\\uc0\\u8211{}45]","plainCitation":"[20, S. 43–45]","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43-45"}],"schema":"https://github.com/citation-style-language/schema/raw/master/csl-citation.json"} </w:instrText>
      </w:r>
      <w:r w:rsidR="004874FE">
        <w:fldChar w:fldCharType="separate"/>
      </w:r>
      <w:r w:rsidR="004874FE" w:rsidRPr="004874FE">
        <w:rPr>
          <w:rFonts w:cs="Arial"/>
          <w:szCs w:val="24"/>
        </w:rPr>
        <w:t>[20, S. 43–45]</w:t>
      </w:r>
      <w:r w:rsidR="004874FE">
        <w:fldChar w:fldCharType="end"/>
      </w:r>
      <w:r w:rsidR="004874FE">
        <w:t xml:space="preserve">. </w:t>
      </w:r>
    </w:p>
    <w:p w14:paraId="57F99936" w14:textId="77777777" w:rsidR="008608C4" w:rsidRDefault="008608C4" w:rsidP="0051521E"/>
    <w:p w14:paraId="1270B098" w14:textId="6ACB9D02" w:rsidR="001257B4" w:rsidRDefault="008608C4" w:rsidP="0051521E">
      <w:r>
        <w:t>Nachdem Montieren des Controllers und der zugehörigen Module, sowie des Anschließens der Daten- und Stromleitungen</w:t>
      </w:r>
      <w:r w:rsidR="005F3719">
        <w:t>, als auch</w:t>
      </w:r>
      <w:r>
        <w:t xml:space="preserve"> der </w:t>
      </w:r>
      <w:r w:rsidR="005F3719">
        <w:t>Erdung und Schirmung der Module, kann das System über das Einschalten des Netzteiles angeschaltet werden. Wenn das System erfolgreich gestartet wurde, leuchten die SYS- und I/O-LED grün. Wenn sich auch ein ausführbares IEC-61131-3 Programm im Speicher befindet, leuchtet auch die RUN-LED grün. Um die SPS programmieren zu können, muss ihr eine IP zugewiesen werden. Dazu muss die SPS ausgeschaltet, über die Service-Schnittstelle mit einem PC verbunden und danach wieder angeschaltet werden.</w:t>
      </w:r>
      <w:r w:rsidR="001257B4">
        <w:t xml:space="preserve"> Daraufhin kann ihr über das</w:t>
      </w:r>
      <w:r w:rsidR="005C4A7A">
        <w:t xml:space="preserve">, in </w:t>
      </w:r>
      <w:r w:rsidR="005C4A7A">
        <w:fldChar w:fldCharType="begin"/>
      </w:r>
      <w:r w:rsidR="005C4A7A">
        <w:instrText xml:space="preserve"> REF _Ref107846935 \h </w:instrText>
      </w:r>
      <w:r w:rsidR="005C4A7A">
        <w:fldChar w:fldCharType="separate"/>
      </w:r>
      <w:r w:rsidR="00665F15">
        <w:t xml:space="preserve">Abb. </w:t>
      </w:r>
      <w:r w:rsidR="00665F15">
        <w:rPr>
          <w:noProof/>
        </w:rPr>
        <w:t>20</w:t>
      </w:r>
      <w:r w:rsidR="005C4A7A">
        <w:fldChar w:fldCharType="end"/>
      </w:r>
      <w:r w:rsidR="005C4A7A">
        <w:t xml:space="preserve"> gezeigte,</w:t>
      </w:r>
      <w:r w:rsidR="001257B4">
        <w:t xml:space="preserve"> „WAGO Ethernet Settings“ Programm entweder eine statische oder dynamische IP zugewiesen werden</w:t>
      </w:r>
      <w:r w:rsidR="005C4A7A">
        <w:t xml:space="preserve"> </w:t>
      </w:r>
      <w:r w:rsidR="005C4A7A">
        <w:fldChar w:fldCharType="begin"/>
      </w:r>
      <w:r w:rsidR="005C4A7A">
        <w:instrText xml:space="preserve"> ADDIN ZOTERO_ITEM CSL_CITATION {"citationID":"Grokw4YO","properties":{"formattedCitation":"[20, S. 110\\uc0\\u8211{}111]","plainCitation":"[20, S. 110–111]","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110-111"}],"schema":"https://github.com/citation-style-language/schema/raw/master/csl-citation.json"} </w:instrText>
      </w:r>
      <w:r w:rsidR="005C4A7A">
        <w:fldChar w:fldCharType="separate"/>
      </w:r>
      <w:r w:rsidR="005C4A7A" w:rsidRPr="005C4A7A">
        <w:rPr>
          <w:rFonts w:cs="Arial"/>
          <w:szCs w:val="24"/>
        </w:rPr>
        <w:t>[20, S. 110–111]</w:t>
      </w:r>
      <w:r w:rsidR="005C4A7A">
        <w:fldChar w:fldCharType="end"/>
      </w:r>
      <w:r w:rsidR="001257B4">
        <w:t xml:space="preserve">. </w:t>
      </w:r>
    </w:p>
    <w:p w14:paraId="13F6D747" w14:textId="77777777" w:rsidR="005C4A7A" w:rsidRDefault="007F132A" w:rsidP="005C4A7A">
      <w:pPr>
        <w:keepNext/>
      </w:pPr>
      <w:r>
        <w:rPr>
          <w:noProof/>
        </w:rPr>
        <w:drawing>
          <wp:inline distT="0" distB="0" distL="0" distR="0" wp14:anchorId="63A3E6A3" wp14:editId="6D902917">
            <wp:extent cx="5400040" cy="321500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3215005"/>
                    </a:xfrm>
                    <a:prstGeom prst="rect">
                      <a:avLst/>
                    </a:prstGeom>
                    <a:noFill/>
                    <a:ln>
                      <a:noFill/>
                    </a:ln>
                  </pic:spPr>
                </pic:pic>
              </a:graphicData>
            </a:graphic>
          </wp:inline>
        </w:drawing>
      </w:r>
    </w:p>
    <w:p w14:paraId="7FAD7C4E" w14:textId="138457BD" w:rsidR="005C4A7A" w:rsidRDefault="005C4A7A" w:rsidP="005C4A7A">
      <w:pPr>
        <w:pStyle w:val="Beschriftung"/>
      </w:pPr>
      <w:bookmarkStart w:id="56" w:name="_Ref107846935"/>
      <w:bookmarkStart w:id="57" w:name="_Toc107847918"/>
      <w:r>
        <w:t xml:space="preserve">Abb. </w:t>
      </w:r>
      <w:r w:rsidR="00192595">
        <w:fldChar w:fldCharType="begin"/>
      </w:r>
      <w:r w:rsidR="00192595">
        <w:instrText xml:space="preserve"> SEQ Abb. \* ARABIC </w:instrText>
      </w:r>
      <w:r w:rsidR="00192595">
        <w:fldChar w:fldCharType="separate"/>
      </w:r>
      <w:r w:rsidR="00E873EE">
        <w:rPr>
          <w:noProof/>
        </w:rPr>
        <w:t>20</w:t>
      </w:r>
      <w:r w:rsidR="00192595">
        <w:rPr>
          <w:noProof/>
        </w:rPr>
        <w:fldChar w:fldCharType="end"/>
      </w:r>
      <w:bookmarkEnd w:id="56"/>
      <w:r>
        <w:t xml:space="preserve"> WAGO Ethernet Settings</w:t>
      </w:r>
      <w:bookmarkEnd w:id="57"/>
    </w:p>
    <w:p w14:paraId="3A1664E2" w14:textId="77777777" w:rsidR="002F3B01" w:rsidRDefault="00B4092C" w:rsidP="0051521E">
      <w:r>
        <w:t xml:space="preserve">Die WAGO SPS kann Modbus TCP, Modbus UDP und Modbus RTU gleichzeitig betreiben. Es werden zehn Modbus </w:t>
      </w:r>
      <w:proofErr w:type="spellStart"/>
      <w:r>
        <w:t>Function</w:t>
      </w:r>
      <w:proofErr w:type="spellEnd"/>
      <w:r>
        <w:t xml:space="preserve"> Codes unterstützt: FC1 bis FC6, FC15, FC16, FC22 und FC23. Es können bis zu 1000 Register gespeichert und gelesen werden. Bei Modbus RTU kann die Geräte ID, die Antwortzeit, die Baudrate (zwischen 1200 und 115200)</w:t>
      </w:r>
      <w:r w:rsidR="00144C96">
        <w:t>, die Anzahl der Stoppbits, die Art der Parität und die Schnittstellenart (RS-232 oder RS485) konfiguriert werden. In der SPS sind auch WAGO spezifische Register implementiert zum Konfigurieren und zum Status Auslesen des Controllers. Diese liegen zwischen 0x1000 und 0x2FFF und sind so außerhalb des IEC-61131 Adressbereich</w:t>
      </w:r>
      <w:r w:rsidR="002E451F">
        <w:t xml:space="preserve"> </w:t>
      </w:r>
      <w:r w:rsidR="002E451F">
        <w:fldChar w:fldCharType="begin"/>
      </w:r>
      <w:r w:rsidR="002E451F">
        <w:instrText xml:space="preserve"> ADDIN ZOTERO_ITEM CSL_CITATION {"citationID":"DCZsuzPa","properties":{"formattedCitation":"[20, S. 195\\uc0\\u8211{}320]","plainCitation":"[20, S. 195–320]","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195-320"}],"schema":"https://github.com/citation-style-language/schema/raw/master/csl-citation.json"} </w:instrText>
      </w:r>
      <w:r w:rsidR="002E451F">
        <w:fldChar w:fldCharType="separate"/>
      </w:r>
      <w:r w:rsidR="002E451F" w:rsidRPr="002E451F">
        <w:rPr>
          <w:rFonts w:cs="Arial"/>
          <w:szCs w:val="24"/>
        </w:rPr>
        <w:t>[20, S. 195–320]</w:t>
      </w:r>
      <w:r w:rsidR="002E451F">
        <w:fldChar w:fldCharType="end"/>
      </w:r>
      <w:r w:rsidR="00144C96">
        <w:t>.</w:t>
      </w:r>
    </w:p>
    <w:p w14:paraId="10836CFA" w14:textId="647B8C61" w:rsidR="00133EF8" w:rsidRDefault="00733BDD" w:rsidP="0051521E">
      <w:r>
        <w:lastRenderedPageBreak/>
        <w:t xml:space="preserve">Eine Ortnetzstation der SNB muss folgende Fernwirkbefehle und Meldungen übertragen: Fernschaltung der Lasttrennschalter, Lasttrennschalterstellungsmeldung, Kurzschlussanzeigemeldung, </w:t>
      </w:r>
      <w:r w:rsidR="00133EF8">
        <w:t>Stromversorgungstörmeldung, Fernwirkkomponentensystemmeldung, Schaltanlagenstörmeldung und Überstromzeitschutzgerätmeldung</w:t>
      </w:r>
      <w:r w:rsidR="00617835">
        <w:t xml:space="preserve"> </w:t>
      </w:r>
      <w:r w:rsidR="00617835">
        <w:fldChar w:fldCharType="begin"/>
      </w:r>
      <w:r w:rsidR="009C41CB">
        <w:instrText xml:space="preserve"> ADDIN ZOTERO_ITEM CSL_CITATION {"citationID":"ClH1dw7k","properties":{"formattedCitation":"[22, S. 6]","plainCitation":"[22, S. 6]","noteIndex":0},"citationItems":[{"id":152,"uris":["http://zotero.org/users/8935704/items/6BX98PGZ"],"itemData":{"id":152,"type":"document","title":"Technische Beschreibung 3340 Fernsteuerung von Netz- und Kundenstationen im MS-Netz","author":[{"literal":"Stromnetz Berlin GmbH"}],"issued":{"date-parts":[["2019",5,2]]}},"locator":"6"}],"schema":"https://github.com/citation-style-language/schema/raw/master/csl-citation.json"} </w:instrText>
      </w:r>
      <w:r w:rsidR="00617835">
        <w:fldChar w:fldCharType="separate"/>
      </w:r>
      <w:r w:rsidR="00617835" w:rsidRPr="00617835">
        <w:rPr>
          <w:rFonts w:cs="Arial"/>
        </w:rPr>
        <w:t>[22, S. 6]</w:t>
      </w:r>
      <w:r w:rsidR="00617835">
        <w:fldChar w:fldCharType="end"/>
      </w:r>
      <w:r w:rsidR="00133EF8">
        <w:t xml:space="preserve">. </w:t>
      </w:r>
    </w:p>
    <w:p w14:paraId="345D0F3F" w14:textId="77777777" w:rsidR="0052068B" w:rsidRDefault="0052068B" w:rsidP="0051521E"/>
    <w:p w14:paraId="7B0C3F1E" w14:textId="2DE38E46" w:rsidR="00534DA1" w:rsidRDefault="0052068B" w:rsidP="00534DA1">
      <w:pPr>
        <w:keepNext/>
      </w:pPr>
      <w:r>
        <w:t xml:space="preserve">Die </w:t>
      </w:r>
      <w:r w:rsidRPr="0052068B">
        <w:t>Unterbrechungsfreie Stromversorgung</w:t>
      </w:r>
      <w:r>
        <w:t xml:space="preserve"> und das Fernwirkgerät sind Teileinschubkassetten und werden zusammen in einem Montagerahmen montiert, siehe </w:t>
      </w:r>
      <w:r w:rsidR="00025841">
        <w:fldChar w:fldCharType="begin"/>
      </w:r>
      <w:r w:rsidR="00025841">
        <w:instrText xml:space="preserve"> REF _Ref107941580 \h </w:instrText>
      </w:r>
      <w:r w:rsidR="00025841">
        <w:fldChar w:fldCharType="separate"/>
      </w:r>
      <w:r w:rsidR="00665F15">
        <w:t xml:space="preserve">Abb. </w:t>
      </w:r>
      <w:r w:rsidR="00665F15">
        <w:rPr>
          <w:noProof/>
        </w:rPr>
        <w:t>21</w:t>
      </w:r>
      <w:r w:rsidR="00025841">
        <w:fldChar w:fldCharType="end"/>
      </w:r>
      <w:r>
        <w:t>.</w:t>
      </w:r>
      <w:r w:rsidR="00617835">
        <w:t xml:space="preserve"> Dieser kann entweder senkrecht oder waagrecht in der Station montiert sein.</w:t>
      </w:r>
      <w:r>
        <w:t xml:space="preserve"> Wenn eines der beiden Module einen Fehler hat, kann es so einfach wieder ausgetauscht werden</w:t>
      </w:r>
      <w:r w:rsidR="00617835">
        <w:t xml:space="preserve"> </w:t>
      </w:r>
      <w:r w:rsidR="00617835">
        <w:fldChar w:fldCharType="begin"/>
      </w:r>
      <w:r w:rsidR="009C41CB">
        <w:instrText xml:space="preserve"> ADDIN ZOTERO_ITEM CSL_CITATION {"citationID":"QOXpNBxj","properties":{"formattedCitation":"[22, S. 9\\uc0\\u8211{}10]","plainCitation":"[22, S. 9–10]","noteIndex":0},"citationItems":[{"id":152,"uris":["http://zotero.org/users/8935704/items/6BX98PGZ"],"itemData":{"id":152,"type":"document","title":"Technische Beschreibung 3340 Fernsteuerung von Netz- und Kundenstationen im MS-Netz","author":[{"literal":"Stromnetz Berlin GmbH"}],"issued":{"date-parts":[["2019",5,2]]}},"locator":"9-10"}],"schema":"https://github.com/citation-style-language/schema/raw/master/csl-citation.json"} </w:instrText>
      </w:r>
      <w:r w:rsidR="00617835">
        <w:fldChar w:fldCharType="separate"/>
      </w:r>
      <w:r w:rsidR="00617835" w:rsidRPr="00617835">
        <w:rPr>
          <w:rFonts w:cs="Arial"/>
          <w:szCs w:val="24"/>
        </w:rPr>
        <w:t>[22, S. 9–10]</w:t>
      </w:r>
      <w:r w:rsidR="00617835">
        <w:fldChar w:fldCharType="end"/>
      </w:r>
      <w:r w:rsidR="00534DA1">
        <w:t>.</w:t>
      </w:r>
      <w:r w:rsidR="00534DA1">
        <w:rPr>
          <w:noProof/>
        </w:rPr>
        <w:drawing>
          <wp:inline distT="0" distB="0" distL="0" distR="0" wp14:anchorId="661BEA2A" wp14:editId="36D6C282">
            <wp:extent cx="5391150" cy="364426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1150" cy="3644265"/>
                    </a:xfrm>
                    <a:prstGeom prst="rect">
                      <a:avLst/>
                    </a:prstGeom>
                    <a:noFill/>
                    <a:ln>
                      <a:noFill/>
                    </a:ln>
                  </pic:spPr>
                </pic:pic>
              </a:graphicData>
            </a:graphic>
          </wp:inline>
        </w:drawing>
      </w:r>
    </w:p>
    <w:p w14:paraId="1FDE62B4" w14:textId="45496C14" w:rsidR="00534DA1" w:rsidRDefault="00534DA1" w:rsidP="00534DA1">
      <w:pPr>
        <w:pStyle w:val="Beschriftung"/>
      </w:pPr>
      <w:bookmarkStart w:id="58" w:name="_Ref107941580"/>
      <w:r>
        <w:t xml:space="preserve">Abb. </w:t>
      </w:r>
      <w:fldSimple w:instr=" SEQ Abb. \* ARABIC ">
        <w:r w:rsidR="00E873EE">
          <w:rPr>
            <w:noProof/>
          </w:rPr>
          <w:t>21</w:t>
        </w:r>
      </w:fldSimple>
      <w:bookmarkEnd w:id="58"/>
      <w:r>
        <w:t xml:space="preserve"> Montagerahmen </w:t>
      </w:r>
      <w:r>
        <w:fldChar w:fldCharType="begin"/>
      </w:r>
      <w:r w:rsidR="009C41CB">
        <w:instrText xml:space="preserve"> ADDIN ZOTERO_ITEM CSL_CITATION {"citationID":"SNiCeYar","properties":{"formattedCitation":"[22, S. 25]","plainCitation":"[22, S. 25]","noteIndex":0},"citationItems":[{"id":152,"uris":["http://zotero.org/users/8935704/items/6BX98PGZ"],"itemData":{"id":152,"type":"document","title":"Technische Beschreibung 3340 Fernsteuerung von Netz- und Kundenstationen im MS-Netz","author":[{"literal":"Stromnetz Berlin GmbH"}],"issued":{"date-parts":[["2019",5,2]]}},"locator":"25"}],"schema":"https://github.com/citation-style-language/schema/raw/master/csl-citation.json"} </w:instrText>
      </w:r>
      <w:r>
        <w:fldChar w:fldCharType="separate"/>
      </w:r>
      <w:r w:rsidRPr="00534DA1">
        <w:rPr>
          <w:rFonts w:cs="Arial"/>
        </w:rPr>
        <w:t>[22, S. 25]</w:t>
      </w:r>
      <w:r>
        <w:fldChar w:fldCharType="end"/>
      </w:r>
    </w:p>
    <w:p w14:paraId="72B084DF" w14:textId="23EA79DB" w:rsidR="00E32D8A" w:rsidRDefault="00E32D8A" w:rsidP="00E32D8A">
      <w:r>
        <w:t xml:space="preserve">Die Übertragungs- und Fernsteuerungstechnik sowie die Stromversorgung sind für einen Temperaturbereich von -20°C bis + 55°C ausgelegt </w:t>
      </w:r>
      <w:r>
        <w:fldChar w:fldCharType="begin"/>
      </w:r>
      <w:r w:rsidR="009C41CB">
        <w:instrText xml:space="preserve"> ADDIN ZOTERO_ITEM CSL_CITATION {"citationID":"ZFUzr1Yz","properties":{"formattedCitation":"[22, S. 16]","plainCitation":"[22, S. 16]","noteIndex":0},"citationItems":[{"id":152,"uris":["http://zotero.org/users/8935704/items/6BX98PGZ"],"itemData":{"id":152,"type":"document","title":"Technische Beschreibung 3340 Fernsteuerung von Netz- und Kundenstationen im MS-Netz","author":[{"literal":"Stromnetz Berlin GmbH"}],"issued":{"date-parts":[["2019",5,2]]}},"locator":"16"}],"schema":"https://github.com/citation-style-language/schema/raw/master/csl-citation.json"} </w:instrText>
      </w:r>
      <w:r>
        <w:fldChar w:fldCharType="separate"/>
      </w:r>
      <w:r w:rsidRPr="00E32D8A">
        <w:rPr>
          <w:rFonts w:cs="Arial"/>
        </w:rPr>
        <w:t>[22, S. 16]</w:t>
      </w:r>
      <w:r>
        <w:fldChar w:fldCharType="end"/>
      </w:r>
      <w:r>
        <w:t>.</w:t>
      </w:r>
      <w:r w:rsidR="0052068B">
        <w:t xml:space="preserve"> </w:t>
      </w:r>
    </w:p>
    <w:p w14:paraId="3880B712" w14:textId="77777777" w:rsidR="00E32D8A" w:rsidRDefault="00E32D8A" w:rsidP="00E32D8A"/>
    <w:p w14:paraId="1C9310F1" w14:textId="5CCAB32E" w:rsidR="003F7979" w:rsidRDefault="00025841" w:rsidP="00E32D8A">
      <w:r>
        <w:t xml:space="preserve">Die </w:t>
      </w:r>
      <w:r w:rsidRPr="0052068B">
        <w:t>Unterbrechungsfreie Stromversorgung</w:t>
      </w:r>
      <w:r>
        <w:t xml:space="preserve"> speichert Energie mit Hilfe von Kondensatoren. Sollte die externe Netzversorgung unterbrochen werden, übernehmen die aufgeladenen Kondensatoren die Energieversorgung. Die USV versorgt</w:t>
      </w:r>
      <w:r w:rsidR="00947C0D">
        <w:t xml:space="preserve"> das FWG, eine Modemeinheit und </w:t>
      </w:r>
      <w:proofErr w:type="gramStart"/>
      <w:r w:rsidR="00947C0D">
        <w:t>die</w:t>
      </w:r>
      <w:r w:rsidR="007F6D6A">
        <w:t xml:space="preserve"> Motor</w:t>
      </w:r>
      <w:proofErr w:type="gramEnd"/>
      <w:r w:rsidR="007F6D6A">
        <w:t xml:space="preserve"> der</w:t>
      </w:r>
      <w:r w:rsidR="00947C0D">
        <w:t xml:space="preserve"> Schalter der Mittelspannungsschaltanlage und</w:t>
      </w:r>
      <w:r w:rsidR="003F7979">
        <w:t xml:space="preserve"> auch</w:t>
      </w:r>
      <w:r w:rsidR="00947C0D">
        <w:t xml:space="preserve"> im Normalbetrieb werden dies</w:t>
      </w:r>
      <w:r w:rsidR="003F7979">
        <w:t>e Systeme durch die USV versorgt. Die Kondensatoren können mindestens 46,2kJ speichern</w:t>
      </w:r>
      <w:r w:rsidR="00416E92">
        <w:t xml:space="preserve"> und werden in unter 30 Minuten vollständig geladen</w:t>
      </w:r>
      <w:r w:rsidR="009656E8">
        <w:t xml:space="preserve">. Wie auf </w:t>
      </w:r>
      <w:r w:rsidR="00416E92">
        <w:fldChar w:fldCharType="begin"/>
      </w:r>
      <w:r w:rsidR="00416E92">
        <w:instrText xml:space="preserve"> REF _Ref108024514 \h </w:instrText>
      </w:r>
      <w:r w:rsidR="00416E92">
        <w:fldChar w:fldCharType="separate"/>
      </w:r>
      <w:r w:rsidR="00416E92">
        <w:t xml:space="preserve">Abb. </w:t>
      </w:r>
      <w:r w:rsidR="00416E92">
        <w:rPr>
          <w:noProof/>
        </w:rPr>
        <w:t>22</w:t>
      </w:r>
      <w:r w:rsidR="00416E92">
        <w:fldChar w:fldCharType="end"/>
      </w:r>
      <w:r w:rsidR="009656E8">
        <w:t xml:space="preserve"> zu erkennen ist, kann d</w:t>
      </w:r>
      <w:r w:rsidR="00416E92">
        <w:t>as</w:t>
      </w:r>
      <w:r w:rsidR="009656E8">
        <w:t xml:space="preserve"> Fernwirkgerät, das </w:t>
      </w:r>
      <w:r w:rsidR="009656E8">
        <w:lastRenderedPageBreak/>
        <w:t>Modem und die Mittelspannungsschaltanlage jeweils separat an- und abgeschaltet werden. Über LEDs wird das Vorhandensein der Netzversorgung und der Motorspannung, sowie das Sinken des Ladezustands unter 30%, als auch eine Erdschlussmeldung angezeigt</w:t>
      </w:r>
      <w:r w:rsidR="003E51D6">
        <w:t xml:space="preserve"> </w:t>
      </w:r>
      <w:r w:rsidR="003E51D6">
        <w:fldChar w:fldCharType="begin"/>
      </w:r>
      <w:r w:rsidR="003E51D6">
        <w:instrText xml:space="preserve"> ADDIN ZOTERO_ITEM CSL_CITATION {"citationID":"TEG1wxO2","properties":{"formattedCitation":"[23, S. 3\\uc0\\u8211{}7]","plainCitation":"[23, S. 3–7]","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3-7"}],"schema":"https://github.com/citation-style-language/schema/raw/master/csl-citation.json"} </w:instrText>
      </w:r>
      <w:r w:rsidR="003E51D6">
        <w:fldChar w:fldCharType="separate"/>
      </w:r>
      <w:r w:rsidR="003E51D6" w:rsidRPr="003E51D6">
        <w:rPr>
          <w:rFonts w:cs="Arial"/>
          <w:szCs w:val="24"/>
        </w:rPr>
        <w:t>[23, S. 3–7]</w:t>
      </w:r>
      <w:r w:rsidR="003E51D6">
        <w:fldChar w:fldCharType="end"/>
      </w:r>
      <w:r w:rsidR="009656E8">
        <w:t>.</w:t>
      </w:r>
      <w:r w:rsidR="00416E92">
        <w:t xml:space="preserve"> </w:t>
      </w:r>
    </w:p>
    <w:p w14:paraId="27410C99" w14:textId="77777777" w:rsidR="003E51D6" w:rsidRDefault="009656E8" w:rsidP="003E51D6">
      <w:pPr>
        <w:keepNext/>
      </w:pPr>
      <w:r>
        <w:rPr>
          <w:noProof/>
        </w:rPr>
        <w:drawing>
          <wp:inline distT="0" distB="0" distL="0" distR="0" wp14:anchorId="2EAFDC8B" wp14:editId="5816BC6A">
            <wp:extent cx="5391150" cy="238823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1150" cy="2388235"/>
                    </a:xfrm>
                    <a:prstGeom prst="rect">
                      <a:avLst/>
                    </a:prstGeom>
                    <a:noFill/>
                    <a:ln>
                      <a:noFill/>
                    </a:ln>
                  </pic:spPr>
                </pic:pic>
              </a:graphicData>
            </a:graphic>
          </wp:inline>
        </w:drawing>
      </w:r>
    </w:p>
    <w:p w14:paraId="11C46FA9" w14:textId="71ADC2E3" w:rsidR="003F7979" w:rsidRDefault="003E51D6" w:rsidP="003E51D6">
      <w:pPr>
        <w:pStyle w:val="Beschriftung"/>
      </w:pPr>
      <w:bookmarkStart w:id="59" w:name="_Ref108024514"/>
      <w:r>
        <w:t xml:space="preserve">Abb. </w:t>
      </w:r>
      <w:fldSimple w:instr=" SEQ Abb. \* ARABIC ">
        <w:r w:rsidR="00E873EE">
          <w:rPr>
            <w:noProof/>
          </w:rPr>
          <w:t>22</w:t>
        </w:r>
      </w:fldSimple>
      <w:bookmarkEnd w:id="59"/>
      <w:r>
        <w:t xml:space="preserve"> </w:t>
      </w:r>
      <w:r w:rsidRPr="008944CB">
        <w:t>Unterbrechungsfreie Stromversorgung</w:t>
      </w:r>
      <w:r>
        <w:t xml:space="preserve"> </w:t>
      </w:r>
      <w:r>
        <w:fldChar w:fldCharType="begin"/>
      </w:r>
      <w:r>
        <w:instrText xml:space="preserve"> ADDIN ZOTERO_ITEM CSL_CITATION {"citationID":"OsXbyFST","properties":{"formattedCitation":"[23, S. 7]","plainCitation":"[23, S. 7]","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7"}],"schema":"https://github.com/citation-style-language/schema/raw/master/csl-citation.json"} </w:instrText>
      </w:r>
      <w:r>
        <w:fldChar w:fldCharType="separate"/>
      </w:r>
      <w:r w:rsidRPr="003E51D6">
        <w:rPr>
          <w:rFonts w:cs="Arial"/>
        </w:rPr>
        <w:t>[23, S. 7]</w:t>
      </w:r>
      <w:r>
        <w:fldChar w:fldCharType="end"/>
      </w:r>
    </w:p>
    <w:p w14:paraId="0FD226B0" w14:textId="00F6789B" w:rsidR="00933A4A" w:rsidRDefault="00416E92" w:rsidP="007F6D6A">
      <w:r>
        <w:t xml:space="preserve">An der USV sind 2 Stecker angebracht. Einer an der Seite und einer in der Front. Durch den seitlichen Stecker ist die USV </w:t>
      </w:r>
      <w:r w:rsidR="007F6D6A">
        <w:t>einphasig mit dem Niederspannungsnetz verbunden. Außerdem geht von dort aus ein 24V DC Leitungspaar zu den Motoren ab. Die 10kV-Schaltanlage ist mit 24V DC Motorantrieben ausgerüstet, welche in unter zwei Sekunden in die jeweilige Endstellung fahren. Der gesamte Schaltvorgang dauert weniger als 30 Sekunden</w:t>
      </w:r>
      <w:r w:rsidR="00462B3A">
        <w:t xml:space="preserve"> und verbraucht weniger als 2,5kJ</w:t>
      </w:r>
      <w:r w:rsidR="00416121">
        <w:t>.</w:t>
      </w:r>
      <w:r w:rsidR="00462B3A">
        <w:t xml:space="preserve"> Es können bei Netzausfall also zehn bis fünfzehn Schaltvorgänge ausgeführt werden.</w:t>
      </w:r>
      <w:r w:rsidR="00416121">
        <w:t xml:space="preserve"> Die USV wirkt auch als Kurzschlussabschaltung und abhängiger Maximalstromzeitschutz um das restliche Equipment vor zu hohen Anlaufströmen der Motoren zu schützen</w:t>
      </w:r>
      <w:r w:rsidR="007F6D6A">
        <w:t xml:space="preserve">. </w:t>
      </w:r>
      <w:r w:rsidR="002F752B">
        <w:t xml:space="preserve">Wie in </w:t>
      </w:r>
      <w:r w:rsidR="00933A4A">
        <w:fldChar w:fldCharType="begin"/>
      </w:r>
      <w:r w:rsidR="00933A4A">
        <w:instrText xml:space="preserve"> REF _Ref108030712 \h </w:instrText>
      </w:r>
      <w:r w:rsidR="00933A4A">
        <w:fldChar w:fldCharType="separate"/>
      </w:r>
      <w:r w:rsidR="00933A4A">
        <w:t xml:space="preserve">Abb. </w:t>
      </w:r>
      <w:r w:rsidR="00933A4A">
        <w:rPr>
          <w:noProof/>
        </w:rPr>
        <w:t>23</w:t>
      </w:r>
      <w:r w:rsidR="00933A4A">
        <w:fldChar w:fldCharType="end"/>
      </w:r>
      <w:r w:rsidR="002F752B">
        <w:t xml:space="preserve"> zu erkennen ist</w:t>
      </w:r>
      <w:r w:rsidR="00933A4A">
        <w:t>,</w:t>
      </w:r>
      <w:r w:rsidR="00E807C4">
        <w:t xml:space="preserve"> sind das Modem, die FWG und die Motor- und Netzspannungssensoren </w:t>
      </w:r>
      <w:r w:rsidR="00933A4A">
        <w:t xml:space="preserve">mit dem frontalen Stecker </w:t>
      </w:r>
      <w:r w:rsidR="00E807C4">
        <w:t xml:space="preserve">angeschlossen. Sowohl das Modem als auch die FWG werden mit 24V DC versorgt </w:t>
      </w:r>
      <w:r w:rsidR="00E807C4">
        <w:fldChar w:fldCharType="begin"/>
      </w:r>
      <w:r w:rsidR="009C41CB">
        <w:instrText xml:space="preserve"> ADDIN ZOTERO_ITEM CSL_CITATION {"citationID":"tkcINeUn","properties":{"formattedCitation":"[22, S. 6-7,11]","plainCitation":"[22, S. 6-7,11]","noteIndex":0},"citationItems":[{"id":152,"uris":["http://zotero.org/users/8935704/items/6BX98PGZ"],"itemData":{"id":152,"type":"document","title":"Technische Beschreibung 3340 Fernsteuerung von Netz- und Kundenstationen im MS-Netz","author":[{"literal":"Stromnetz Berlin GmbH"}],"issued":{"date-parts":[["2019",5,2]]}},"locator":"6-7,11"}],"schema":"https://github.com/citation-style-language/schema/raw/master/csl-citation.json"} </w:instrText>
      </w:r>
      <w:r w:rsidR="00E807C4">
        <w:fldChar w:fldCharType="separate"/>
      </w:r>
      <w:r w:rsidR="00E807C4" w:rsidRPr="00416121">
        <w:rPr>
          <w:rFonts w:cs="Arial"/>
        </w:rPr>
        <w:t>[22, S. 6-7,11]</w:t>
      </w:r>
      <w:r w:rsidR="00E807C4">
        <w:fldChar w:fldCharType="end"/>
      </w:r>
      <w:r w:rsidR="00E807C4">
        <w:t>.</w:t>
      </w:r>
    </w:p>
    <w:p w14:paraId="046B2A1D" w14:textId="77777777" w:rsidR="00933A4A" w:rsidRDefault="002F752B" w:rsidP="00933A4A">
      <w:pPr>
        <w:keepNext/>
      </w:pPr>
      <w:r w:rsidRPr="002F752B">
        <w:rPr>
          <w:noProof/>
        </w:rPr>
        <w:lastRenderedPageBreak/>
        <w:drawing>
          <wp:inline distT="0" distB="0" distL="0" distR="0" wp14:anchorId="65AF8302" wp14:editId="1941C6A2">
            <wp:extent cx="5244861" cy="7797881"/>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60383"/>
                    <a:stretch/>
                  </pic:blipFill>
                  <pic:spPr bwMode="auto">
                    <a:xfrm>
                      <a:off x="0" y="0"/>
                      <a:ext cx="5263431" cy="7825491"/>
                    </a:xfrm>
                    <a:prstGeom prst="rect">
                      <a:avLst/>
                    </a:prstGeom>
                    <a:ln>
                      <a:noFill/>
                    </a:ln>
                    <a:extLst>
                      <a:ext uri="{53640926-AAD7-44D8-BBD7-CCE9431645EC}">
                        <a14:shadowObscured xmlns:a14="http://schemas.microsoft.com/office/drawing/2010/main"/>
                      </a:ext>
                    </a:extLst>
                  </pic:spPr>
                </pic:pic>
              </a:graphicData>
            </a:graphic>
          </wp:inline>
        </w:drawing>
      </w:r>
    </w:p>
    <w:p w14:paraId="7C09DCDE" w14:textId="287FBADC" w:rsidR="002F752B" w:rsidRDefault="00933A4A" w:rsidP="00933A4A">
      <w:pPr>
        <w:pStyle w:val="Beschriftung"/>
      </w:pPr>
      <w:bookmarkStart w:id="60" w:name="_Ref108030712"/>
      <w:r>
        <w:t xml:space="preserve">Abb. </w:t>
      </w:r>
      <w:r w:rsidR="00192595">
        <w:fldChar w:fldCharType="begin"/>
      </w:r>
      <w:r w:rsidR="00192595">
        <w:instrText xml:space="preserve"> SEQ Abb. \* ARABIC </w:instrText>
      </w:r>
      <w:r w:rsidR="00192595">
        <w:fldChar w:fldCharType="separate"/>
      </w:r>
      <w:r w:rsidR="00E873EE">
        <w:rPr>
          <w:noProof/>
        </w:rPr>
        <w:t>23</w:t>
      </w:r>
      <w:r w:rsidR="00192595">
        <w:rPr>
          <w:noProof/>
        </w:rPr>
        <w:fldChar w:fldCharType="end"/>
      </w:r>
      <w:bookmarkEnd w:id="60"/>
      <w:r>
        <w:t xml:space="preserve"> </w:t>
      </w:r>
      <w:r w:rsidRPr="005B7BB1">
        <w:t>Spannungsversorgung</w:t>
      </w:r>
      <w:r>
        <w:t xml:space="preserve"> USV </w:t>
      </w:r>
      <w:r>
        <w:fldChar w:fldCharType="begin"/>
      </w:r>
      <w:r w:rsidR="009C41CB">
        <w:instrText xml:space="preserve"> ADDIN ZOTERO_ITEM CSL_CITATION {"citationID":"SwaoBWkg","properties":{"formattedCitation":"[24]","plainCitation":"[24]","noteIndex":0},"citationItems":[{"id":154,"uris":["http://zotero.org/users/8935704/items/EASACM3A"],"itemData":{"id":154,"type":"document","title":"Spannungsversorgung Fernwirkgerät","author":[{"literal":"Stromnetz Berlin GmbH"}],"issued":{"date-parts":[["2015",11,6]]}}}],"schema":"https://github.com/citation-style-language/schema/raw/master/csl-citation.json"} </w:instrText>
      </w:r>
      <w:r>
        <w:fldChar w:fldCharType="separate"/>
      </w:r>
      <w:r w:rsidRPr="00933A4A">
        <w:rPr>
          <w:rFonts w:cs="Arial"/>
        </w:rPr>
        <w:t>[24]</w:t>
      </w:r>
      <w:r>
        <w:fldChar w:fldCharType="end"/>
      </w:r>
    </w:p>
    <w:p w14:paraId="2A2F367F" w14:textId="77777777" w:rsidR="002F752B" w:rsidRDefault="002F752B" w:rsidP="007F6D6A"/>
    <w:p w14:paraId="094D3F63" w14:textId="3BB08E3D" w:rsidR="0063101D" w:rsidRDefault="0063101D" w:rsidP="0063101D">
      <w:r>
        <w:t xml:space="preserve">Im Fernwirkgehäuse befindet sich das eigentlich Fernwirkgerät, das Modem und die I/O, an welche die Motoren und Meldekontakte angeschlossen sind. Die I/O kann im Fernwirkgehäuse vom Fernwirkgerät physisch mit einem Schalter getrennt werden, </w:t>
      </w:r>
      <w:r>
        <w:lastRenderedPageBreak/>
        <w:t xml:space="preserve">sodass bei Wartungs- und Montagearbeiten keine Lastschalter aus der Ferne ein- oder ausgeschaltet werden können. </w:t>
      </w:r>
    </w:p>
    <w:p w14:paraId="37CC01C3" w14:textId="77777777" w:rsidR="00E873EE" w:rsidRDefault="00E873EE" w:rsidP="0063101D"/>
    <w:p w14:paraId="63C08602" w14:textId="77777777" w:rsidR="00E873EE" w:rsidRDefault="00E873EE" w:rsidP="00E873EE">
      <w:pPr>
        <w:keepNext/>
      </w:pPr>
      <w:r w:rsidRPr="002F752B">
        <w:rPr>
          <w:noProof/>
        </w:rPr>
        <w:drawing>
          <wp:inline distT="0" distB="0" distL="0" distR="0" wp14:anchorId="1E80B92F" wp14:editId="031C2ED9">
            <wp:extent cx="5403273" cy="5314643"/>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0138" r="-22"/>
                    <a:stretch/>
                  </pic:blipFill>
                  <pic:spPr bwMode="auto">
                    <a:xfrm>
                      <a:off x="0" y="0"/>
                      <a:ext cx="5453368" cy="5363916"/>
                    </a:xfrm>
                    <a:prstGeom prst="rect">
                      <a:avLst/>
                    </a:prstGeom>
                    <a:ln>
                      <a:noFill/>
                    </a:ln>
                    <a:extLst>
                      <a:ext uri="{53640926-AAD7-44D8-BBD7-CCE9431645EC}">
                        <a14:shadowObscured xmlns:a14="http://schemas.microsoft.com/office/drawing/2010/main"/>
                      </a:ext>
                    </a:extLst>
                  </pic:spPr>
                </pic:pic>
              </a:graphicData>
            </a:graphic>
          </wp:inline>
        </w:drawing>
      </w:r>
    </w:p>
    <w:p w14:paraId="7F4D8F0D" w14:textId="4863B41C" w:rsidR="00E873EE" w:rsidRDefault="00E873EE" w:rsidP="00E873EE">
      <w:pPr>
        <w:pStyle w:val="Beschriftung"/>
      </w:pPr>
      <w:r>
        <w:t xml:space="preserve">Abb. </w:t>
      </w:r>
      <w:r w:rsidR="00192595">
        <w:fldChar w:fldCharType="begin"/>
      </w:r>
      <w:r w:rsidR="00192595">
        <w:instrText xml:space="preserve"> SEQ Abb. \* ARABIC </w:instrText>
      </w:r>
      <w:r w:rsidR="00192595">
        <w:fldChar w:fldCharType="separate"/>
      </w:r>
      <w:r>
        <w:rPr>
          <w:noProof/>
        </w:rPr>
        <w:t>24</w:t>
      </w:r>
      <w:r w:rsidR="00192595">
        <w:rPr>
          <w:noProof/>
        </w:rPr>
        <w:fldChar w:fldCharType="end"/>
      </w:r>
      <w:r>
        <w:t xml:space="preserve"> </w:t>
      </w:r>
      <w:r w:rsidRPr="00AA725B">
        <w:t>Spannungsversorgung</w:t>
      </w:r>
      <w:r>
        <w:rPr>
          <w:noProof/>
        </w:rPr>
        <w:t xml:space="preserve"> FWG </w:t>
      </w:r>
      <w:r>
        <w:rPr>
          <w:noProof/>
        </w:rPr>
        <w:fldChar w:fldCharType="begin"/>
      </w:r>
      <w:r w:rsidR="009C41CB">
        <w:rPr>
          <w:noProof/>
        </w:rPr>
        <w:instrText xml:space="preserve"> ADDIN ZOTERO_ITEM CSL_CITATION {"citationID":"EHuD6Spi","properties":{"formattedCitation":"[24]","plainCitation":"[24]","noteIndex":0},"citationItems":[{"id":154,"uris":["http://zotero.org/users/8935704/items/EASACM3A"],"itemData":{"id":154,"type":"document","title":"Spannungsversorgung Fernwirkgerät","author":[{"literal":"Stromnetz Berlin GmbH"}],"issued":{"date-parts":[["2015",11,6]]}}}],"schema":"https://github.com/citation-style-language/schema/raw/master/csl-citation.json"} </w:instrText>
      </w:r>
      <w:r>
        <w:rPr>
          <w:noProof/>
        </w:rPr>
        <w:fldChar w:fldCharType="separate"/>
      </w:r>
      <w:r w:rsidRPr="00E873EE">
        <w:rPr>
          <w:rFonts w:cs="Arial"/>
        </w:rPr>
        <w:t>[24]</w:t>
      </w:r>
      <w:r>
        <w:rPr>
          <w:noProof/>
        </w:rPr>
        <w:fldChar w:fldCharType="end"/>
      </w:r>
    </w:p>
    <w:p w14:paraId="0F5D3F86" w14:textId="77777777" w:rsidR="002F752B" w:rsidRDefault="002F752B" w:rsidP="00EF789B">
      <w:pPr>
        <w:keepNext/>
      </w:pPr>
    </w:p>
    <w:p w14:paraId="56D1DC88" w14:textId="6F04409B" w:rsidR="00EF789B" w:rsidRDefault="00EF789B" w:rsidP="00EF789B">
      <w:pPr>
        <w:keepNext/>
      </w:pPr>
    </w:p>
    <w:p w14:paraId="3935E84E" w14:textId="140A4350" w:rsidR="00462B3A" w:rsidRDefault="00462B3A" w:rsidP="007F6D6A"/>
    <w:p w14:paraId="0351EF4D" w14:textId="77777777" w:rsidR="002F752B" w:rsidRDefault="002F752B" w:rsidP="007F6D6A"/>
    <w:p w14:paraId="4A5C1B03" w14:textId="77777777" w:rsidR="002F752B" w:rsidRDefault="002F752B" w:rsidP="007F6D6A"/>
    <w:p w14:paraId="6B0587C3" w14:textId="08104B8F" w:rsidR="00E807C4" w:rsidRDefault="00E807C4" w:rsidP="007F6D6A"/>
    <w:p w14:paraId="10B264C8" w14:textId="2D7779C0" w:rsidR="00E807C4" w:rsidRDefault="00E807C4" w:rsidP="007F6D6A"/>
    <w:p w14:paraId="6AFEA46B" w14:textId="38ABFE12" w:rsidR="003F7979" w:rsidRDefault="00416E92" w:rsidP="00E32D8A">
      <w:r>
        <w:t xml:space="preserve"> </w:t>
      </w:r>
    </w:p>
    <w:p w14:paraId="1D73DC00" w14:textId="5DABD5BA" w:rsidR="003F7979" w:rsidRDefault="003F7979" w:rsidP="00E32D8A"/>
    <w:p w14:paraId="2244898A" w14:textId="77777777" w:rsidR="003F7979" w:rsidRDefault="003F7979" w:rsidP="003F7979">
      <w:pPr>
        <w:keepNext/>
      </w:pPr>
      <w:r w:rsidRPr="003F7979">
        <w:rPr>
          <w:noProof/>
        </w:rPr>
        <w:lastRenderedPageBreak/>
        <w:drawing>
          <wp:inline distT="0" distB="0" distL="0" distR="0" wp14:anchorId="3F18636C" wp14:editId="25AAF5BC">
            <wp:extent cx="5400040" cy="52070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5207000"/>
                    </a:xfrm>
                    <a:prstGeom prst="rect">
                      <a:avLst/>
                    </a:prstGeom>
                  </pic:spPr>
                </pic:pic>
              </a:graphicData>
            </a:graphic>
          </wp:inline>
        </w:drawing>
      </w:r>
    </w:p>
    <w:p w14:paraId="3A5D2842" w14:textId="4BBDEC80" w:rsidR="003F7979" w:rsidRDefault="003F7979" w:rsidP="003F7979">
      <w:pPr>
        <w:pStyle w:val="Beschriftung"/>
      </w:pPr>
      <w:r>
        <w:t xml:space="preserve">Abb. </w:t>
      </w:r>
      <w:fldSimple w:instr=" SEQ Abb. \* ARABIC ">
        <w:r w:rsidR="00E873EE">
          <w:rPr>
            <w:noProof/>
          </w:rPr>
          <w:t>25</w:t>
        </w:r>
      </w:fldSimple>
      <w:r>
        <w:t xml:space="preserve"> </w:t>
      </w:r>
      <w:r w:rsidRPr="005D5718">
        <w:t>Funktionsschema in einer Mittelspannungsstation</w:t>
      </w:r>
      <w:r>
        <w:t xml:space="preserve"> </w:t>
      </w:r>
      <w:r>
        <w:fldChar w:fldCharType="begin"/>
      </w:r>
      <w:r>
        <w:instrText xml:space="preserve"> ADDIN ZOTERO_ITEM CSL_CITATION {"citationID":"1EX9VF5a","properties":{"formattedCitation":"[23, S. 4]","plainCitation":"[23, S. 4]","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4"}],"schema":"https://github.com/citation-style-language/schema/raw/master/csl-citation.json"} </w:instrText>
      </w:r>
      <w:r>
        <w:fldChar w:fldCharType="separate"/>
      </w:r>
      <w:r w:rsidRPr="003F7979">
        <w:rPr>
          <w:rFonts w:cs="Arial"/>
        </w:rPr>
        <w:t>[23, S. 4]</w:t>
      </w:r>
      <w:r>
        <w:fldChar w:fldCharType="end"/>
      </w:r>
    </w:p>
    <w:p w14:paraId="3B89A57C" w14:textId="77777777" w:rsidR="008256E9" w:rsidRDefault="003F7979" w:rsidP="00E32D8A">
      <w:r w:rsidRPr="003F7979">
        <w:t xml:space="preserve"> </w:t>
      </w:r>
    </w:p>
    <w:p w14:paraId="14044D9A" w14:textId="395588DA" w:rsidR="000D67BD" w:rsidRDefault="00E1746E" w:rsidP="00E32D8A">
      <w:r>
        <w:t xml:space="preserve">Netzstation können entweder in schon vorhandenen Räumen oder in extra dafür erschaffenen Baukörpern platziert werden. Der Raum in dem sich die Netzstation befindet wird Stationsraum genannt. Dieser sollte im Erdgeschoss liegen und ein Kabelmesswagen muss diesen mit seinem 80m Kabeln erreichen. Des Weiteren sollte der Stationsraum an der Außenwand eines Gebäudes liegen, sodass zum einen </w:t>
      </w:r>
      <w:r w:rsidR="00C7547F">
        <w:t>Kabelwege möglichst kurz sind, zum anderen sodass möglichst eine natürliche Lüftung eingesetzt werden kann. Die Verlustwärme der Transformatoren muss möglichst, ohne das restliche Equipment zu beeinflussen, abgeführt werden. Dafür werden pro Transformator etwa 1500m³/h Luftaustauschvolumen benötigt.</w:t>
      </w:r>
      <w:r w:rsidR="00891E5B" w:rsidRPr="00891E5B">
        <w:t xml:space="preserve"> </w:t>
      </w:r>
      <w:r w:rsidR="00891E5B">
        <w:t>Der gesamte Stationsraum muss mindestens 24m² pro Transformator groß sein und dabei mindestens 5m breit.</w:t>
      </w:r>
      <w:r w:rsidR="00C7547F">
        <w:t xml:space="preserve"> Der Transformator</w:t>
      </w:r>
      <w:r w:rsidR="00891E5B">
        <w:t>standort muss für die mindestens vier Tonnen Gewicht des Transformators ausgelegt sein. Außerdem muss sich unter dem Transformator zum einen eine Senke befinden, in welcher bis zu 500 Liter Öl aufgefangen werden könne, sowie Schwingungsdämpfungsmatten</w:t>
      </w:r>
      <w:r w:rsidR="00902CFD">
        <w:t xml:space="preserve"> unter den Füßen </w:t>
      </w:r>
      <w:r w:rsidR="00902CFD">
        <w:lastRenderedPageBreak/>
        <w:t>des Transformators. Alle raumabschließenden Elemente müssen einen Druckanstieg von 2500N/m² bei einem Störlichtbogen aushalten. Beispielsweise halten Ziegelwände nur 300N/m² bis 1000N/m² aus, bevor es zu strukturellen Schäden kommen kann</w:t>
      </w:r>
      <w:r w:rsidR="0087269F">
        <w:t xml:space="preserve"> </w:t>
      </w:r>
      <w:r w:rsidR="004D39B7">
        <w:fldChar w:fldCharType="begin"/>
      </w:r>
      <w:r w:rsidR="004D39B7">
        <w:instrText xml:space="preserve"> ADDIN ZOTERO_ITEM CSL_CITATION {"citationID":"GdGjpcT3","properties":{"formattedCitation":"[25]","plainCitation":"[25]","noteIndex":0},"citationItems":[{"id":155,"uris":["http://zotero.org/users/8935704/items/QRU4I3IA"],"itemData":{"id":155,"type":"document","title":"Technische Beschreibung 3354 Räume für Netzstationen","author":[{"literal":"Stromnetz Berlin GmbH"}],"issued":{"date-parts":[["2022",6,10]]}}}],"schema":"https://github.com/citation-style-language/schema/raw/master/csl-citation.json"} </w:instrText>
      </w:r>
      <w:r w:rsidR="004D39B7">
        <w:fldChar w:fldCharType="separate"/>
      </w:r>
      <w:r w:rsidR="004D39B7" w:rsidRPr="004D39B7">
        <w:rPr>
          <w:rFonts w:cs="Arial"/>
        </w:rPr>
        <w:t>[25]</w:t>
      </w:r>
      <w:r w:rsidR="004D39B7">
        <w:fldChar w:fldCharType="end"/>
      </w:r>
      <w:r w:rsidR="00902CFD">
        <w:t>.</w:t>
      </w:r>
    </w:p>
    <w:p w14:paraId="20DC5E82" w14:textId="77777777" w:rsidR="000D67BD" w:rsidRDefault="000D67BD" w:rsidP="00E32D8A"/>
    <w:p w14:paraId="7E743D22" w14:textId="3B8F2D68" w:rsidR="004D39B7" w:rsidRDefault="000D67BD" w:rsidP="004D39B7">
      <w:r>
        <w:t>Ortnetzstationen im Außenbereich werden in Baukörpern platziert und werden Kompaktstationen genannt. Diese sind bei einem Transformator mindestens 3,3m lang, 1,6m breit und 1,65 Meter hoch.</w:t>
      </w:r>
      <w:r w:rsidR="0087269F">
        <w:t xml:space="preserve"> Bei der Standortwahl muss zum einen auf die ortsspezifischen Limitationen, wie Wasser-, Denkmal-, oder Baumschutz, geachtet werden, sowie auf alle anderen Leitungen und Rohre, welche sich im Boden befinden.</w:t>
      </w:r>
      <w:r w:rsidR="004D39B7">
        <w:t xml:space="preserve"> Die einzelnen Betonteile des Baukörpers müssen aus gütegeprüftem Beton bestehen, also aus Stahlbeton Überwachungsklasse 2 mit der Festigkeitsklasse</w:t>
      </w:r>
    </w:p>
    <w:p w14:paraId="3BB61D66" w14:textId="3654A0B1" w:rsidR="00B6124B" w:rsidRDefault="004D39B7" w:rsidP="004D39B7">
      <w:r>
        <w:t>C35/45 gemäß DIN 488.</w:t>
      </w:r>
      <w:r w:rsidR="0043128E">
        <w:t xml:space="preserve"> Für Transformatoren- und Schaltanlagentausch muss das Dach vollkommen entfernbar sein. Die Türen und Lüftungsjalousien müssen gegen Einbrecher und Kleintiere gesichert sein.</w:t>
      </w:r>
      <w:r w:rsidR="009C41CB">
        <w:t xml:space="preserve"> Es wird auch eine Ölauffangwanne unter dem Transformator benötigt </w:t>
      </w:r>
      <w:r w:rsidR="009C41CB">
        <w:fldChar w:fldCharType="begin"/>
      </w:r>
      <w:r w:rsidR="009C41CB">
        <w:instrText xml:space="preserve"> ADDIN ZOTERO_ITEM CSL_CITATION {"citationID":"3mpG2oD7","properties":{"formattedCitation":"[26]","plainCitation":"[26]","noteIndex":0},"citationItems":[{"id":156,"uris":["http://zotero.org/users/8935704/items/TWMECSQ6"],"itemData":{"id":156,"type":"document","title":"Technische Beschreibung 3350 Beschaffung von Baukörpern für Kompaktstationen","author":[{"literal":"Stromnetz Berlin GmbH"}],"issued":{"date-parts":[["2020",1,22]]}}}],"schema":"https://github.com/citation-style-language/schema/raw/master/csl-citation.json"} </w:instrText>
      </w:r>
      <w:r w:rsidR="009C41CB">
        <w:fldChar w:fldCharType="separate"/>
      </w:r>
      <w:r w:rsidR="009C41CB" w:rsidRPr="009C41CB">
        <w:rPr>
          <w:rFonts w:cs="Arial"/>
        </w:rPr>
        <w:t>[26]</w:t>
      </w:r>
      <w:r w:rsidR="009C41CB">
        <w:fldChar w:fldCharType="end"/>
      </w:r>
      <w:r w:rsidR="009C41CB">
        <w:t>.</w:t>
      </w:r>
      <w:r w:rsidR="00B6124B">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61" w:name="_Toc94454058"/>
      <w:bookmarkStart w:id="62" w:name="_Toc107833342"/>
      <w:r w:rsidRPr="001A2B3D">
        <w:t>Verzeichnisse</w:t>
      </w:r>
      <w:bookmarkEnd w:id="61"/>
      <w:bookmarkEnd w:id="62"/>
    </w:p>
    <w:p w14:paraId="0C9E2DEE" w14:textId="482B65A1" w:rsidR="00E8587D" w:rsidRPr="001A2B3D" w:rsidRDefault="00DF26D4" w:rsidP="00FE3573">
      <w:pPr>
        <w:pStyle w:val="berschrift2"/>
      </w:pPr>
      <w:bookmarkStart w:id="63" w:name="_Toc94454059"/>
      <w:bookmarkStart w:id="64" w:name="_Toc107833343"/>
      <w:r w:rsidRPr="001A2B3D">
        <w:t>Quellenverzeichnis</w:t>
      </w:r>
      <w:bookmarkEnd w:id="63"/>
      <w:bookmarkEnd w:id="64"/>
    </w:p>
    <w:p w14:paraId="6688148A" w14:textId="77777777" w:rsidR="009C41CB" w:rsidRPr="009C41CB" w:rsidRDefault="00E8587D" w:rsidP="009C41CB">
      <w:pPr>
        <w:pStyle w:val="Literaturverzeichnis"/>
        <w:rPr>
          <w:rFonts w:cs="Arial"/>
        </w:rPr>
      </w:pPr>
      <w:r w:rsidRPr="001A2B3D">
        <w:fldChar w:fldCharType="begin"/>
      </w:r>
      <w:r w:rsidR="009C41CB">
        <w:instrText xml:space="preserve"> ADDIN ZOTERO_BIBL {"uncited":[],"omitted":[],"custom":[]} CSL_BIBLIOGRAPHY </w:instrText>
      </w:r>
      <w:r w:rsidRPr="001A2B3D">
        <w:fldChar w:fldCharType="separate"/>
      </w:r>
      <w:r w:rsidR="009C41CB" w:rsidRPr="009C41CB">
        <w:rPr>
          <w:rFonts w:cs="Arial"/>
        </w:rPr>
        <w:t>[1]</w:t>
      </w:r>
      <w:r w:rsidR="009C41CB" w:rsidRPr="009C41CB">
        <w:rPr>
          <w:rFonts w:cs="Arial"/>
        </w:rPr>
        <w:tab/>
        <w:t xml:space="preserve">L. L. Peterson und B. S. Davie, </w:t>
      </w:r>
      <w:r w:rsidR="009C41CB" w:rsidRPr="009C41CB">
        <w:rPr>
          <w:rFonts w:cs="Arial"/>
          <w:i/>
          <w:iCs/>
        </w:rPr>
        <w:t>Computer Networks; a systems approach</w:t>
      </w:r>
      <w:r w:rsidR="009C41CB" w:rsidRPr="009C41CB">
        <w:rPr>
          <w:rFonts w:cs="Arial"/>
        </w:rPr>
        <w:t>. Cambridge, United States: Elsevier Inc., 2022.</w:t>
      </w:r>
    </w:p>
    <w:p w14:paraId="0D88CF59" w14:textId="77777777" w:rsidR="009C41CB" w:rsidRPr="009C41CB" w:rsidRDefault="009C41CB" w:rsidP="009C41CB">
      <w:pPr>
        <w:pStyle w:val="Literaturverzeichnis"/>
        <w:rPr>
          <w:rFonts w:cs="Arial"/>
        </w:rPr>
      </w:pPr>
      <w:r w:rsidRPr="009C41CB">
        <w:rPr>
          <w:rFonts w:cs="Arial"/>
        </w:rPr>
        <w:t>[2]</w:t>
      </w:r>
      <w:r w:rsidRPr="009C41CB">
        <w:rPr>
          <w:rFonts w:cs="Arial"/>
        </w:rPr>
        <w:tab/>
        <w:t xml:space="preserve">J. Axelson, </w:t>
      </w:r>
      <w:r w:rsidRPr="009C41CB">
        <w:rPr>
          <w:rFonts w:cs="Arial"/>
          <w:i/>
          <w:iCs/>
        </w:rPr>
        <w:t>Serial Port Complete: Programming and Circuits for RS-232 and RS-485 Links and Networks.</w:t>
      </w:r>
      <w:r w:rsidRPr="009C41CB">
        <w:rPr>
          <w:rFonts w:cs="Arial"/>
        </w:rPr>
        <w:t xml:space="preserve"> Madison: Lakeview Research, 2002.</w:t>
      </w:r>
    </w:p>
    <w:p w14:paraId="54873B4F" w14:textId="77777777" w:rsidR="009C41CB" w:rsidRPr="009C41CB" w:rsidRDefault="009C41CB" w:rsidP="009C41CB">
      <w:pPr>
        <w:pStyle w:val="Literaturverzeichnis"/>
        <w:rPr>
          <w:rFonts w:cs="Arial"/>
        </w:rPr>
      </w:pPr>
      <w:r w:rsidRPr="009C41CB">
        <w:rPr>
          <w:rFonts w:cs="Arial"/>
        </w:rPr>
        <w:t>[3]</w:t>
      </w:r>
      <w:r w:rsidRPr="009C41CB">
        <w:rPr>
          <w:rFonts w:cs="Arial"/>
        </w:rPr>
        <w:tab/>
        <w:t>Adam Chapweske, „StuBS: The PS/2 Mouse/Keyboard Protocol“. https://www.sra.uni-hannover.de/Lehre/WS21/L_BST/doc/ps2.html (zugegriffen 21. Juni 2022).</w:t>
      </w:r>
    </w:p>
    <w:p w14:paraId="62FB2575" w14:textId="77777777" w:rsidR="009C41CB" w:rsidRPr="009C41CB" w:rsidRDefault="009C41CB" w:rsidP="009C41CB">
      <w:pPr>
        <w:pStyle w:val="Literaturverzeichnis"/>
        <w:rPr>
          <w:rFonts w:cs="Arial"/>
        </w:rPr>
      </w:pPr>
      <w:r w:rsidRPr="009C41CB">
        <w:rPr>
          <w:rFonts w:cs="Arial"/>
        </w:rPr>
        <w:t>[4]</w:t>
      </w:r>
      <w:r w:rsidRPr="009C41CB">
        <w:rPr>
          <w:rFonts w:cs="Arial"/>
        </w:rPr>
        <w:tab/>
        <w:t>Thomas Kugelstadt, „Texas Instruments: The RS-485 Design Guide“. Mai 2021. Zugegriffen: 20. Juni 2022. [Online]. Verfügbar unter: https://www.ti.com/lit/an/slla272d/slla272d.pdf</w:t>
      </w:r>
    </w:p>
    <w:p w14:paraId="57D8D896" w14:textId="77777777" w:rsidR="009C41CB" w:rsidRPr="009C41CB" w:rsidRDefault="009C41CB" w:rsidP="009C41CB">
      <w:pPr>
        <w:pStyle w:val="Literaturverzeichnis"/>
        <w:rPr>
          <w:rFonts w:cs="Arial"/>
        </w:rPr>
      </w:pPr>
      <w:r w:rsidRPr="009C41CB">
        <w:rPr>
          <w:rFonts w:cs="Arial"/>
        </w:rPr>
        <w:t>[5]</w:t>
      </w:r>
      <w:r w:rsidRPr="009C41CB">
        <w:rPr>
          <w:rFonts w:cs="Arial"/>
        </w:rPr>
        <w:tab/>
        <w:t xml:space="preserve">B. Drury, </w:t>
      </w:r>
      <w:r w:rsidRPr="009C41CB">
        <w:rPr>
          <w:rFonts w:cs="Arial"/>
          <w:i/>
          <w:iCs/>
        </w:rPr>
        <w:t>The control techniques drives and controls handbook</w:t>
      </w:r>
      <w:r w:rsidRPr="009C41CB">
        <w:rPr>
          <w:rFonts w:cs="Arial"/>
        </w:rPr>
        <w:t>, 2nd ed. Stevenage: Institution of Engineering and Technology, 2009.</w:t>
      </w:r>
    </w:p>
    <w:p w14:paraId="34F9DF97" w14:textId="77777777" w:rsidR="009C41CB" w:rsidRPr="009C41CB" w:rsidRDefault="009C41CB" w:rsidP="009C41CB">
      <w:pPr>
        <w:pStyle w:val="Literaturverzeichnis"/>
        <w:rPr>
          <w:rFonts w:cs="Arial"/>
        </w:rPr>
      </w:pPr>
      <w:r w:rsidRPr="009C41CB">
        <w:rPr>
          <w:rFonts w:cs="Arial"/>
        </w:rPr>
        <w:t>[6]</w:t>
      </w:r>
      <w:r w:rsidRPr="009C41CB">
        <w:rPr>
          <w:rFonts w:cs="Arial"/>
        </w:rPr>
        <w:tab/>
        <w:t>„Modbus FAQ“. https://modbus.org/faq.php (zugegriffen 5. Mai 2022).</w:t>
      </w:r>
    </w:p>
    <w:p w14:paraId="71036950" w14:textId="77777777" w:rsidR="009C41CB" w:rsidRPr="009C41CB" w:rsidRDefault="009C41CB" w:rsidP="009C41CB">
      <w:pPr>
        <w:pStyle w:val="Literaturverzeichnis"/>
        <w:rPr>
          <w:rFonts w:cs="Arial"/>
        </w:rPr>
      </w:pPr>
      <w:r w:rsidRPr="009C41CB">
        <w:rPr>
          <w:rFonts w:cs="Arial"/>
        </w:rPr>
        <w:t>[7]</w:t>
      </w:r>
      <w:r w:rsidRPr="009C41CB">
        <w:rPr>
          <w:rFonts w:cs="Arial"/>
        </w:rPr>
        <w:tab/>
        <w:t>„About Modbus | Simply Modbus Software“. http://www.simplymodbus.ca/FAQ.htm (zugegriffen 5. Mai 2022).</w:t>
      </w:r>
    </w:p>
    <w:p w14:paraId="2AEC0A84" w14:textId="77777777" w:rsidR="009C41CB" w:rsidRPr="009C41CB" w:rsidRDefault="009C41CB" w:rsidP="009C41CB">
      <w:pPr>
        <w:pStyle w:val="Literaturverzeichnis"/>
        <w:rPr>
          <w:rFonts w:cs="Arial"/>
        </w:rPr>
      </w:pPr>
      <w:r w:rsidRPr="009C41CB">
        <w:rPr>
          <w:rFonts w:cs="Arial"/>
        </w:rPr>
        <w:t>[8]</w:t>
      </w:r>
      <w:r w:rsidRPr="009C41CB">
        <w:rPr>
          <w:rFonts w:cs="Arial"/>
        </w:rPr>
        <w:tab/>
        <w:t>„Modbus Plus | Schneider Electric USA“. https://www.se.com/us/en/product-range/576-modbus-plus/ (zugegriffen 5. Mai 2022).</w:t>
      </w:r>
    </w:p>
    <w:p w14:paraId="3C5C2586" w14:textId="77777777" w:rsidR="009C41CB" w:rsidRPr="009C41CB" w:rsidRDefault="009C41CB" w:rsidP="009C41CB">
      <w:pPr>
        <w:pStyle w:val="Literaturverzeichnis"/>
        <w:rPr>
          <w:rFonts w:cs="Arial"/>
        </w:rPr>
      </w:pPr>
      <w:r w:rsidRPr="009C41CB">
        <w:rPr>
          <w:rFonts w:cs="Arial"/>
        </w:rPr>
        <w:t>[9]</w:t>
      </w:r>
      <w:r w:rsidRPr="009C41CB">
        <w:rPr>
          <w:rFonts w:cs="Arial"/>
        </w:rPr>
        <w:tab/>
        <w:t>Modbus Organization, Inc, „MODBUS over Serial Line Specification and Implementation Guide V1.02“. 20. Dezember 2006. Zugegriffen: 20. Mai 2022. [Online]. Verfügbar unter: https://modbus.org/docs/Modbus_over_serial_line_V1_02.pdf</w:t>
      </w:r>
    </w:p>
    <w:p w14:paraId="361848AB" w14:textId="77777777" w:rsidR="009C41CB" w:rsidRPr="009C41CB" w:rsidRDefault="009C41CB" w:rsidP="009C41CB">
      <w:pPr>
        <w:pStyle w:val="Literaturverzeichnis"/>
        <w:rPr>
          <w:rFonts w:cs="Arial"/>
        </w:rPr>
      </w:pPr>
      <w:r w:rsidRPr="009C41CB">
        <w:rPr>
          <w:rFonts w:cs="Arial"/>
        </w:rPr>
        <w:t>[10]</w:t>
      </w:r>
      <w:r w:rsidRPr="009C41CB">
        <w:rPr>
          <w:rFonts w:cs="Arial"/>
        </w:rPr>
        <w:tab/>
        <w:t>MODICON, Inc., Industrial Automation Systems, „Modicon Modbus Protocol Reference Guide“. Juni 1996.</w:t>
      </w:r>
    </w:p>
    <w:p w14:paraId="5CA88A6E" w14:textId="77777777" w:rsidR="009C41CB" w:rsidRPr="009C41CB" w:rsidRDefault="009C41CB" w:rsidP="009C41CB">
      <w:pPr>
        <w:pStyle w:val="Literaturverzeichnis"/>
        <w:rPr>
          <w:rFonts w:cs="Arial"/>
        </w:rPr>
      </w:pPr>
      <w:r w:rsidRPr="009C41CB">
        <w:rPr>
          <w:rFonts w:cs="Arial"/>
        </w:rPr>
        <w:t>[11]</w:t>
      </w:r>
      <w:r w:rsidRPr="009C41CB">
        <w:rPr>
          <w:rFonts w:cs="Arial"/>
        </w:rPr>
        <w:tab/>
        <w:t xml:space="preserve">Gordon Clarke, Deon Reynders, und Edwin Wright, </w:t>
      </w:r>
      <w:r w:rsidRPr="009C41CB">
        <w:rPr>
          <w:rFonts w:cs="Arial"/>
          <w:i/>
          <w:iCs/>
        </w:rPr>
        <w:t>Practical Modern SCADA Protocols: DNP3, 60870.5 and Related Systems</w:t>
      </w:r>
      <w:r w:rsidRPr="009C41CB">
        <w:rPr>
          <w:rFonts w:cs="Arial"/>
        </w:rPr>
        <w:t>. Burlington, MA 01803: Elsevier, 2004.</w:t>
      </w:r>
    </w:p>
    <w:p w14:paraId="48D394A6" w14:textId="77777777" w:rsidR="009C41CB" w:rsidRPr="009C41CB" w:rsidRDefault="009C41CB" w:rsidP="009C41CB">
      <w:pPr>
        <w:pStyle w:val="Literaturverzeichnis"/>
        <w:rPr>
          <w:rFonts w:cs="Arial"/>
        </w:rPr>
      </w:pPr>
      <w:r w:rsidRPr="009C41CB">
        <w:rPr>
          <w:rFonts w:cs="Arial"/>
        </w:rPr>
        <w:t>[12]</w:t>
      </w:r>
      <w:r w:rsidRPr="009C41CB">
        <w:rPr>
          <w:rFonts w:cs="Arial"/>
        </w:rPr>
        <w:tab/>
        <w:t xml:space="preserve">O. Leps, </w:t>
      </w:r>
      <w:r w:rsidRPr="009C41CB">
        <w:rPr>
          <w:rFonts w:cs="Arial"/>
          <w:i/>
          <w:iCs/>
        </w:rPr>
        <w:t>Hybride Testumgebungen für kritische Infrastrukturen: effiziente Implementierung für IT-Sicherheitsanalysen von KRITIS-Betreibern</w:t>
      </w:r>
      <w:r w:rsidRPr="009C41CB">
        <w:rPr>
          <w:rFonts w:cs="Arial"/>
        </w:rPr>
        <w:t>. Wiesbaden [Heidelberg]: Springer Vieweg, 2018.</w:t>
      </w:r>
    </w:p>
    <w:p w14:paraId="77FA735A" w14:textId="77777777" w:rsidR="009C41CB" w:rsidRPr="009C41CB" w:rsidRDefault="009C41CB" w:rsidP="009C41CB">
      <w:pPr>
        <w:pStyle w:val="Literaturverzeichnis"/>
        <w:rPr>
          <w:rFonts w:cs="Arial"/>
        </w:rPr>
      </w:pPr>
      <w:r w:rsidRPr="009C41CB">
        <w:rPr>
          <w:rFonts w:cs="Arial"/>
        </w:rPr>
        <w:t>[13]</w:t>
      </w:r>
      <w:r w:rsidRPr="009C41CB">
        <w:rPr>
          <w:rFonts w:cs="Arial"/>
        </w:rPr>
        <w:tab/>
        <w:t xml:space="preserve">B. Heinrich, P. Linke, und M. Glöckler, </w:t>
      </w:r>
      <w:r w:rsidRPr="009C41CB">
        <w:rPr>
          <w:rFonts w:cs="Arial"/>
          <w:i/>
          <w:iCs/>
        </w:rPr>
        <w:t>Grundlagen Automatisierung: Sensorik, Regelung, Steuerung</w:t>
      </w:r>
      <w:r w:rsidRPr="009C41CB">
        <w:rPr>
          <w:rFonts w:cs="Arial"/>
        </w:rPr>
        <w:t>, 2., Überarbeitete und Erweiterte Auflage. Wiesbaden [Heidelberg]: Springer Vieweg, 2017. doi: 10.1007/978-3-658-17582-5.</w:t>
      </w:r>
    </w:p>
    <w:p w14:paraId="5E2835BC" w14:textId="77777777" w:rsidR="009C41CB" w:rsidRPr="009C41CB" w:rsidRDefault="009C41CB" w:rsidP="009C41CB">
      <w:pPr>
        <w:pStyle w:val="Literaturverzeichnis"/>
        <w:rPr>
          <w:rFonts w:cs="Arial"/>
        </w:rPr>
      </w:pPr>
      <w:r w:rsidRPr="009C41CB">
        <w:rPr>
          <w:rFonts w:cs="Arial"/>
        </w:rPr>
        <w:t>[14]</w:t>
      </w:r>
      <w:r w:rsidRPr="009C41CB">
        <w:rPr>
          <w:rFonts w:cs="Arial"/>
        </w:rPr>
        <w:tab/>
        <w:t xml:space="preserve">Commission Electrotechnique Internationale, International Electrotechnical Commission, und International Electrotechnical Commission, </w:t>
      </w:r>
      <w:r w:rsidRPr="009C41CB">
        <w:rPr>
          <w:rFonts w:cs="Arial"/>
          <w:i/>
          <w:iCs/>
        </w:rPr>
        <w:t>IEC 61131-3</w:t>
      </w:r>
      <w:r w:rsidRPr="009C41CB">
        <w:rPr>
          <w:rFonts w:cs="Arial"/>
        </w:rPr>
        <w:t>. Genève: IEC, 2013.</w:t>
      </w:r>
    </w:p>
    <w:p w14:paraId="47A258D2" w14:textId="77777777" w:rsidR="009C41CB" w:rsidRPr="009C41CB" w:rsidRDefault="009C41CB" w:rsidP="009C41CB">
      <w:pPr>
        <w:pStyle w:val="Literaturverzeichnis"/>
        <w:rPr>
          <w:rFonts w:cs="Arial"/>
        </w:rPr>
      </w:pPr>
      <w:r w:rsidRPr="009C41CB">
        <w:rPr>
          <w:rFonts w:cs="Arial"/>
        </w:rPr>
        <w:t>[15]</w:t>
      </w:r>
      <w:r w:rsidRPr="009C41CB">
        <w:rPr>
          <w:rFonts w:cs="Arial"/>
        </w:rPr>
        <w:tab/>
        <w:t>„Warum CODESYS?“ https://de.codesys.com/das-system/warum-codesys.html (zugegriffen 30. Juni 2022).</w:t>
      </w:r>
    </w:p>
    <w:p w14:paraId="3A363CDE" w14:textId="77777777" w:rsidR="009C41CB" w:rsidRPr="009C41CB" w:rsidRDefault="009C41CB" w:rsidP="009C41CB">
      <w:pPr>
        <w:pStyle w:val="Literaturverzeichnis"/>
        <w:rPr>
          <w:rFonts w:cs="Arial"/>
        </w:rPr>
      </w:pPr>
      <w:r w:rsidRPr="009C41CB">
        <w:rPr>
          <w:rFonts w:cs="Arial"/>
        </w:rPr>
        <w:t>[16]</w:t>
      </w:r>
      <w:r w:rsidRPr="009C41CB">
        <w:rPr>
          <w:rFonts w:cs="Arial"/>
        </w:rPr>
        <w:tab/>
        <w:t xml:space="preserve">„WAGO – Ihr Partner für Automatisierungs- und Verbindungstechnik“, </w:t>
      </w:r>
      <w:r w:rsidRPr="009C41CB">
        <w:rPr>
          <w:rFonts w:cs="Arial"/>
          <w:i/>
          <w:iCs/>
        </w:rPr>
        <w:t>WAGO Deutschland</w:t>
      </w:r>
      <w:r w:rsidRPr="009C41CB">
        <w:rPr>
          <w:rFonts w:cs="Arial"/>
        </w:rPr>
        <w:t>. https://www.wago.com/de (zugegriffen 30. Juni 2022).</w:t>
      </w:r>
    </w:p>
    <w:p w14:paraId="4DC9DC8D" w14:textId="77777777" w:rsidR="009C41CB" w:rsidRPr="009C41CB" w:rsidRDefault="009C41CB" w:rsidP="009C41CB">
      <w:pPr>
        <w:pStyle w:val="Literaturverzeichnis"/>
        <w:rPr>
          <w:rFonts w:cs="Arial"/>
        </w:rPr>
      </w:pPr>
      <w:r w:rsidRPr="009C41CB">
        <w:rPr>
          <w:rFonts w:cs="Arial"/>
        </w:rPr>
        <w:t>[17]</w:t>
      </w:r>
      <w:r w:rsidRPr="009C41CB">
        <w:rPr>
          <w:rFonts w:cs="Arial"/>
        </w:rPr>
        <w:tab/>
        <w:t>WAGO Kontakttechnik GmbH &amp; Co. KG, „WAGO I/O SYSTEM 750“. Zugegriffen: 30. Juni 2022. [Online]. Verfügbar unter: https://www.wago.com/de/d/Info_60472821</w:t>
      </w:r>
    </w:p>
    <w:p w14:paraId="541EE723" w14:textId="77777777" w:rsidR="009C41CB" w:rsidRPr="009C41CB" w:rsidRDefault="009C41CB" w:rsidP="009C41CB">
      <w:pPr>
        <w:pStyle w:val="Literaturverzeichnis"/>
        <w:rPr>
          <w:rFonts w:cs="Arial"/>
        </w:rPr>
      </w:pPr>
      <w:r w:rsidRPr="009C41CB">
        <w:rPr>
          <w:rFonts w:cs="Arial"/>
        </w:rPr>
        <w:t>[18]</w:t>
      </w:r>
      <w:r w:rsidRPr="009C41CB">
        <w:rPr>
          <w:rFonts w:cs="Arial"/>
        </w:rPr>
        <w:tab/>
        <w:t>„e!COCKPIT“. https://techdocs.wago.com/Software/eCOCKPIT/de-DE/index.html#96787723 (zugegriffen 30. Juni 2022).</w:t>
      </w:r>
    </w:p>
    <w:p w14:paraId="4096025B" w14:textId="77777777" w:rsidR="009C41CB" w:rsidRPr="009C41CB" w:rsidRDefault="009C41CB" w:rsidP="009C41CB">
      <w:pPr>
        <w:pStyle w:val="Literaturverzeichnis"/>
        <w:rPr>
          <w:rFonts w:cs="Arial"/>
        </w:rPr>
      </w:pPr>
      <w:r w:rsidRPr="009C41CB">
        <w:rPr>
          <w:rFonts w:cs="Arial"/>
        </w:rPr>
        <w:t>[19]</w:t>
      </w:r>
      <w:r w:rsidRPr="009C41CB">
        <w:rPr>
          <w:rFonts w:cs="Arial"/>
        </w:rPr>
        <w:tab/>
        <w:t>„Controller PFC200 (750-8202/040-000) | WAGO“. https://www.wago.com/global/plcs-%E2%80%93-controllers/controller-pfc200/p/750-8202_040-000#downloads (zugegriffen 4. Juli 2022).</w:t>
      </w:r>
    </w:p>
    <w:p w14:paraId="55E53253" w14:textId="77777777" w:rsidR="009C41CB" w:rsidRPr="009C41CB" w:rsidRDefault="009C41CB" w:rsidP="009C41CB">
      <w:pPr>
        <w:pStyle w:val="Literaturverzeichnis"/>
        <w:rPr>
          <w:rFonts w:cs="Arial"/>
        </w:rPr>
      </w:pPr>
      <w:r w:rsidRPr="009C41CB">
        <w:rPr>
          <w:rFonts w:cs="Arial"/>
        </w:rPr>
        <w:t>[20]</w:t>
      </w:r>
      <w:r w:rsidRPr="009C41CB">
        <w:rPr>
          <w:rFonts w:cs="Arial"/>
        </w:rPr>
        <w:tab/>
        <w:t xml:space="preserve">WAGO Kontakttechnik GmbH &amp; Co. KG, „Handbuch WAGO I/O SYSTEM 750 XTR 750-8202/040-000 PFC200 2ETH RS XTR Controller PFC200; 2 × ETHERNET; </w:t>
      </w:r>
      <w:r w:rsidRPr="009C41CB">
        <w:rPr>
          <w:rFonts w:cs="Arial"/>
        </w:rPr>
        <w:lastRenderedPageBreak/>
        <w:t>RS-232/-485; extrem“. 3. Januar 2007. Zugegriffen: 4. Juli 2022. [Online]. Verfügbar unter: https://www.wago.com/medias/m07508202-00400000-0de.pdf?context=bWFzdGVyfGRvd25sb2Fkc3w2OTg5MzA4fGFwcGxpY2F0aW9uL3BkZnxoZjcvaDBjLzEyMjAwNDUwOTgxOTE4L20wNzUwODIwMl8wMDQwMDAwMF8wZGUucGRmfDk5M2U4YjM1YjhkZjAxNmEyZTJmMGFhNDMyNDRkZTUzMDI2NWZmYjk1YmFhZGFiY2E0MmEyN2RiYWM2YTg5MmI&amp;attachment=true</w:t>
      </w:r>
    </w:p>
    <w:p w14:paraId="54C88F1D" w14:textId="77777777" w:rsidR="009C41CB" w:rsidRPr="009C41CB" w:rsidRDefault="009C41CB" w:rsidP="009C41CB">
      <w:pPr>
        <w:pStyle w:val="Literaturverzeichnis"/>
        <w:rPr>
          <w:rFonts w:cs="Arial"/>
        </w:rPr>
      </w:pPr>
      <w:r w:rsidRPr="009C41CB">
        <w:rPr>
          <w:rFonts w:cs="Arial"/>
        </w:rPr>
        <w:t>[21]</w:t>
      </w:r>
      <w:r w:rsidRPr="009C41CB">
        <w:rPr>
          <w:rFonts w:cs="Arial"/>
        </w:rPr>
        <w:tab/>
        <w:t xml:space="preserve">„Connection Line SUB D, 9-pin (ZCLL001)“, </w:t>
      </w:r>
      <w:r w:rsidRPr="009C41CB">
        <w:rPr>
          <w:rFonts w:cs="Arial"/>
          <w:i/>
          <w:iCs/>
        </w:rPr>
        <w:t>wenglor sensoric group</w:t>
      </w:r>
      <w:r w:rsidRPr="009C41CB">
        <w:rPr>
          <w:rFonts w:cs="Arial"/>
        </w:rPr>
        <w:t>. https://www.wenglor.com/en/System-Components/Connection-Equipment-and-Connection-Boxes/Connection-Line-SUB-D-9-pin/p/ZCLL001 (zugegriffen 4. Juli 2022).</w:t>
      </w:r>
    </w:p>
    <w:p w14:paraId="2D273A21" w14:textId="77777777" w:rsidR="009C41CB" w:rsidRPr="009C41CB" w:rsidRDefault="009C41CB" w:rsidP="009C41CB">
      <w:pPr>
        <w:pStyle w:val="Literaturverzeichnis"/>
        <w:rPr>
          <w:rFonts w:cs="Arial"/>
        </w:rPr>
      </w:pPr>
      <w:r w:rsidRPr="009C41CB">
        <w:rPr>
          <w:rFonts w:cs="Arial"/>
        </w:rPr>
        <w:t>[22]</w:t>
      </w:r>
      <w:r w:rsidRPr="009C41CB">
        <w:rPr>
          <w:rFonts w:cs="Arial"/>
        </w:rPr>
        <w:tab/>
        <w:t>Stromnetz Berlin GmbH, „Technische Beschreibung 3340 Fernsteuerung von Netz- und Kundenstationen im MS-Netz“. 2. Mai 2019.</w:t>
      </w:r>
    </w:p>
    <w:p w14:paraId="54EDE1B9" w14:textId="77777777" w:rsidR="009C41CB" w:rsidRPr="009C41CB" w:rsidRDefault="009C41CB" w:rsidP="009C41CB">
      <w:pPr>
        <w:pStyle w:val="Literaturverzeichnis"/>
        <w:rPr>
          <w:rFonts w:cs="Arial"/>
        </w:rPr>
      </w:pPr>
      <w:r w:rsidRPr="009C41CB">
        <w:rPr>
          <w:rFonts w:cs="Arial"/>
        </w:rPr>
        <w:t>[23]</w:t>
      </w:r>
      <w:r w:rsidRPr="009C41CB">
        <w:rPr>
          <w:rFonts w:cs="Arial"/>
        </w:rPr>
        <w:tab/>
        <w:t>Stromnetz Berlin GmbH, „Technische Beschreibung 3341 Unterbrechungsfreie Stromversorgung (230-V-AC/24-V-DC) zur Hilfsenergieversorgung von motorischen Antrieben und Fernwirkgeräten“. 16. Februar 2011.</w:t>
      </w:r>
    </w:p>
    <w:p w14:paraId="44F958F6" w14:textId="77777777" w:rsidR="009C41CB" w:rsidRPr="009C41CB" w:rsidRDefault="009C41CB" w:rsidP="009C41CB">
      <w:pPr>
        <w:pStyle w:val="Literaturverzeichnis"/>
        <w:rPr>
          <w:rFonts w:cs="Arial"/>
        </w:rPr>
      </w:pPr>
      <w:r w:rsidRPr="009C41CB">
        <w:rPr>
          <w:rFonts w:cs="Arial"/>
        </w:rPr>
        <w:t>[24]</w:t>
      </w:r>
      <w:r w:rsidRPr="009C41CB">
        <w:rPr>
          <w:rFonts w:cs="Arial"/>
        </w:rPr>
        <w:tab/>
        <w:t>Stromnetz Berlin GmbH, „Spannungsversorgung Fernwirkgerät“. 6. November 2015.</w:t>
      </w:r>
    </w:p>
    <w:p w14:paraId="2CD6BEA5" w14:textId="77777777" w:rsidR="009C41CB" w:rsidRPr="009C41CB" w:rsidRDefault="009C41CB" w:rsidP="009C41CB">
      <w:pPr>
        <w:pStyle w:val="Literaturverzeichnis"/>
        <w:rPr>
          <w:rFonts w:cs="Arial"/>
        </w:rPr>
      </w:pPr>
      <w:r w:rsidRPr="009C41CB">
        <w:rPr>
          <w:rFonts w:cs="Arial"/>
        </w:rPr>
        <w:t>[25]</w:t>
      </w:r>
      <w:r w:rsidRPr="009C41CB">
        <w:rPr>
          <w:rFonts w:cs="Arial"/>
        </w:rPr>
        <w:tab/>
        <w:t>Stromnetz Berlin GmbH, „Technische Beschreibung 3354 Räume für Netzstationen“. 10. Juni 2022.</w:t>
      </w:r>
    </w:p>
    <w:p w14:paraId="455C7B49" w14:textId="77777777" w:rsidR="009C41CB" w:rsidRPr="009C41CB" w:rsidRDefault="009C41CB" w:rsidP="009C41CB">
      <w:pPr>
        <w:pStyle w:val="Literaturverzeichnis"/>
        <w:rPr>
          <w:rFonts w:cs="Arial"/>
        </w:rPr>
      </w:pPr>
      <w:r w:rsidRPr="009C41CB">
        <w:rPr>
          <w:rFonts w:cs="Arial"/>
        </w:rPr>
        <w:t>[26]</w:t>
      </w:r>
      <w:r w:rsidRPr="009C41CB">
        <w:rPr>
          <w:rFonts w:cs="Arial"/>
        </w:rPr>
        <w:tab/>
        <w:t>Stromnetz Berlin GmbH, „Technische Beschreibung 3350 Beschaffung von Baukörpern für Kompaktstationen“. 22. Januar 2020.</w:t>
      </w:r>
    </w:p>
    <w:p w14:paraId="113BC398" w14:textId="7B579967"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65" w:name="_Toc94454060"/>
      <w:bookmarkStart w:id="66" w:name="_Toc107833344"/>
      <w:r w:rsidRPr="001A2B3D">
        <w:lastRenderedPageBreak/>
        <w:t>Abbildungsverzeichnis</w:t>
      </w:r>
      <w:bookmarkEnd w:id="65"/>
      <w:bookmarkEnd w:id="66"/>
    </w:p>
    <w:p w14:paraId="758F4B24" w14:textId="6471B0FF" w:rsidR="00E65E3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7847899" w:history="1">
        <w:r w:rsidR="00E65E3D" w:rsidRPr="004072AE">
          <w:rPr>
            <w:rStyle w:val="Hyperlink"/>
            <w:noProof/>
          </w:rPr>
          <w:t xml:space="preserve">Abb. 1 OSI-Modell </w:t>
        </w:r>
        <w:r w:rsidR="00E65E3D" w:rsidRPr="004072AE">
          <w:rPr>
            <w:rStyle w:val="Hyperlink"/>
            <w:rFonts w:cs="Arial"/>
            <w:noProof/>
          </w:rPr>
          <w:t>[1, S. 32]</w:t>
        </w:r>
        <w:r w:rsidR="00E65E3D">
          <w:rPr>
            <w:noProof/>
            <w:webHidden/>
          </w:rPr>
          <w:tab/>
        </w:r>
        <w:r w:rsidR="00E65E3D">
          <w:rPr>
            <w:noProof/>
            <w:webHidden/>
          </w:rPr>
          <w:fldChar w:fldCharType="begin"/>
        </w:r>
        <w:r w:rsidR="00E65E3D">
          <w:rPr>
            <w:noProof/>
            <w:webHidden/>
          </w:rPr>
          <w:instrText xml:space="preserve"> PAGEREF _Toc107847899 \h </w:instrText>
        </w:r>
        <w:r w:rsidR="00E65E3D">
          <w:rPr>
            <w:noProof/>
            <w:webHidden/>
          </w:rPr>
        </w:r>
        <w:r w:rsidR="00E65E3D">
          <w:rPr>
            <w:noProof/>
            <w:webHidden/>
          </w:rPr>
          <w:fldChar w:fldCharType="separate"/>
        </w:r>
        <w:r w:rsidR="00665F15">
          <w:rPr>
            <w:noProof/>
            <w:webHidden/>
          </w:rPr>
          <w:t>5</w:t>
        </w:r>
        <w:r w:rsidR="00E65E3D">
          <w:rPr>
            <w:noProof/>
            <w:webHidden/>
          </w:rPr>
          <w:fldChar w:fldCharType="end"/>
        </w:r>
      </w:hyperlink>
    </w:p>
    <w:p w14:paraId="1542A76E" w14:textId="31F663AD" w:rsidR="00E65E3D" w:rsidRDefault="00192595">
      <w:pPr>
        <w:pStyle w:val="Abbildungsverzeichnis"/>
        <w:tabs>
          <w:tab w:val="right" w:pos="8494"/>
        </w:tabs>
        <w:rPr>
          <w:rFonts w:asciiTheme="minorHAnsi" w:eastAsiaTheme="minorEastAsia" w:hAnsiTheme="minorHAnsi"/>
          <w:noProof/>
          <w:lang w:eastAsia="de-DE"/>
        </w:rPr>
      </w:pPr>
      <w:hyperlink w:anchor="_Toc107847900" w:history="1">
        <w:r w:rsidR="00E65E3D" w:rsidRPr="004072AE">
          <w:rPr>
            <w:rStyle w:val="Hyperlink"/>
            <w:noProof/>
          </w:rPr>
          <w:t xml:space="preserve">Abb. 2 RS-485 Abschlusswiderstände </w:t>
        </w:r>
        <w:r w:rsidR="00E65E3D" w:rsidRPr="004072AE">
          <w:rPr>
            <w:rStyle w:val="Hyperlink"/>
            <w:rFonts w:cs="Arial"/>
            <w:noProof/>
          </w:rPr>
          <w:t>[4, S. 3]</w:t>
        </w:r>
        <w:r w:rsidR="00E65E3D">
          <w:rPr>
            <w:noProof/>
            <w:webHidden/>
          </w:rPr>
          <w:tab/>
        </w:r>
        <w:r w:rsidR="00E65E3D">
          <w:rPr>
            <w:noProof/>
            <w:webHidden/>
          </w:rPr>
          <w:fldChar w:fldCharType="begin"/>
        </w:r>
        <w:r w:rsidR="00E65E3D">
          <w:rPr>
            <w:noProof/>
            <w:webHidden/>
          </w:rPr>
          <w:instrText xml:space="preserve"> PAGEREF _Toc107847900 \h </w:instrText>
        </w:r>
        <w:r w:rsidR="00E65E3D">
          <w:rPr>
            <w:noProof/>
            <w:webHidden/>
          </w:rPr>
        </w:r>
        <w:r w:rsidR="00E65E3D">
          <w:rPr>
            <w:noProof/>
            <w:webHidden/>
          </w:rPr>
          <w:fldChar w:fldCharType="separate"/>
        </w:r>
        <w:r w:rsidR="00665F15">
          <w:rPr>
            <w:noProof/>
            <w:webHidden/>
          </w:rPr>
          <w:t>8</w:t>
        </w:r>
        <w:r w:rsidR="00E65E3D">
          <w:rPr>
            <w:noProof/>
            <w:webHidden/>
          </w:rPr>
          <w:fldChar w:fldCharType="end"/>
        </w:r>
      </w:hyperlink>
    </w:p>
    <w:p w14:paraId="391DEA79" w14:textId="3773E2E3" w:rsidR="00E65E3D" w:rsidRDefault="00192595">
      <w:pPr>
        <w:pStyle w:val="Abbildungsverzeichnis"/>
        <w:tabs>
          <w:tab w:val="right" w:pos="8494"/>
        </w:tabs>
        <w:rPr>
          <w:rFonts w:asciiTheme="minorHAnsi" w:eastAsiaTheme="minorEastAsia" w:hAnsiTheme="minorHAnsi"/>
          <w:noProof/>
          <w:lang w:eastAsia="de-DE"/>
        </w:rPr>
      </w:pPr>
      <w:hyperlink w:anchor="_Toc107847901" w:history="1">
        <w:r w:rsidR="00E65E3D" w:rsidRPr="004072AE">
          <w:rPr>
            <w:rStyle w:val="Hyperlink"/>
            <w:noProof/>
          </w:rPr>
          <w:t xml:space="preserve">Abb. 3 RS-485 Geschwindigkeit in Abhängigkeit der Kabellänge </w:t>
        </w:r>
        <w:r w:rsidR="00E65E3D" w:rsidRPr="004072AE">
          <w:rPr>
            <w:rStyle w:val="Hyperlink"/>
            <w:rFonts w:cs="Arial"/>
            <w:noProof/>
          </w:rPr>
          <w:t>[2, S. 193]</w:t>
        </w:r>
        <w:r w:rsidR="00E65E3D">
          <w:rPr>
            <w:noProof/>
            <w:webHidden/>
          </w:rPr>
          <w:tab/>
        </w:r>
        <w:r w:rsidR="00E65E3D">
          <w:rPr>
            <w:noProof/>
            <w:webHidden/>
          </w:rPr>
          <w:fldChar w:fldCharType="begin"/>
        </w:r>
        <w:r w:rsidR="00E65E3D">
          <w:rPr>
            <w:noProof/>
            <w:webHidden/>
          </w:rPr>
          <w:instrText xml:space="preserve"> PAGEREF _Toc107847901 \h </w:instrText>
        </w:r>
        <w:r w:rsidR="00E65E3D">
          <w:rPr>
            <w:noProof/>
            <w:webHidden/>
          </w:rPr>
        </w:r>
        <w:r w:rsidR="00E65E3D">
          <w:rPr>
            <w:noProof/>
            <w:webHidden/>
          </w:rPr>
          <w:fldChar w:fldCharType="separate"/>
        </w:r>
        <w:r w:rsidR="00665F15">
          <w:rPr>
            <w:noProof/>
            <w:webHidden/>
          </w:rPr>
          <w:t>9</w:t>
        </w:r>
        <w:r w:rsidR="00E65E3D">
          <w:rPr>
            <w:noProof/>
            <w:webHidden/>
          </w:rPr>
          <w:fldChar w:fldCharType="end"/>
        </w:r>
      </w:hyperlink>
    </w:p>
    <w:p w14:paraId="4BB8F0AF" w14:textId="25206310" w:rsidR="00E65E3D" w:rsidRDefault="00192595">
      <w:pPr>
        <w:pStyle w:val="Abbildungsverzeichnis"/>
        <w:tabs>
          <w:tab w:val="right" w:pos="8494"/>
        </w:tabs>
        <w:rPr>
          <w:rFonts w:asciiTheme="minorHAnsi" w:eastAsiaTheme="minorEastAsia" w:hAnsiTheme="minorHAnsi"/>
          <w:noProof/>
          <w:lang w:eastAsia="de-DE"/>
        </w:rPr>
      </w:pPr>
      <w:hyperlink w:anchor="_Toc107847902" w:history="1">
        <w:r w:rsidR="00E65E3D" w:rsidRPr="004072AE">
          <w:rPr>
            <w:rStyle w:val="Hyperlink"/>
            <w:noProof/>
          </w:rPr>
          <w:t xml:space="preserve">Abb. 4 Modbus Master Zustandsdiagramm </w:t>
        </w:r>
        <w:r w:rsidR="00E65E3D" w:rsidRPr="004072AE">
          <w:rPr>
            <w:rStyle w:val="Hyperlink"/>
            <w:rFonts w:cs="Arial"/>
            <w:noProof/>
          </w:rPr>
          <w:t>[9, S. 9]</w:t>
        </w:r>
        <w:r w:rsidR="00E65E3D">
          <w:rPr>
            <w:noProof/>
            <w:webHidden/>
          </w:rPr>
          <w:tab/>
        </w:r>
        <w:r w:rsidR="00E65E3D">
          <w:rPr>
            <w:noProof/>
            <w:webHidden/>
          </w:rPr>
          <w:fldChar w:fldCharType="begin"/>
        </w:r>
        <w:r w:rsidR="00E65E3D">
          <w:rPr>
            <w:noProof/>
            <w:webHidden/>
          </w:rPr>
          <w:instrText xml:space="preserve"> PAGEREF _Toc107847902 \h </w:instrText>
        </w:r>
        <w:r w:rsidR="00E65E3D">
          <w:rPr>
            <w:noProof/>
            <w:webHidden/>
          </w:rPr>
        </w:r>
        <w:r w:rsidR="00E65E3D">
          <w:rPr>
            <w:noProof/>
            <w:webHidden/>
          </w:rPr>
          <w:fldChar w:fldCharType="separate"/>
        </w:r>
        <w:r w:rsidR="00665F15">
          <w:rPr>
            <w:noProof/>
            <w:webHidden/>
          </w:rPr>
          <w:t>10</w:t>
        </w:r>
        <w:r w:rsidR="00E65E3D">
          <w:rPr>
            <w:noProof/>
            <w:webHidden/>
          </w:rPr>
          <w:fldChar w:fldCharType="end"/>
        </w:r>
      </w:hyperlink>
    </w:p>
    <w:p w14:paraId="10F6436B" w14:textId="1CBA16EF" w:rsidR="00E65E3D" w:rsidRDefault="00192595">
      <w:pPr>
        <w:pStyle w:val="Abbildungsverzeichnis"/>
        <w:tabs>
          <w:tab w:val="right" w:pos="8494"/>
        </w:tabs>
        <w:rPr>
          <w:rFonts w:asciiTheme="minorHAnsi" w:eastAsiaTheme="minorEastAsia" w:hAnsiTheme="minorHAnsi"/>
          <w:noProof/>
          <w:lang w:eastAsia="de-DE"/>
        </w:rPr>
      </w:pPr>
      <w:hyperlink w:anchor="_Toc107847903" w:history="1">
        <w:r w:rsidR="00E65E3D" w:rsidRPr="004072AE">
          <w:rPr>
            <w:rStyle w:val="Hyperlink"/>
            <w:noProof/>
          </w:rPr>
          <w:t xml:space="preserve">Abb. 5 Modbus Slave Zustandsdiagramm </w:t>
        </w:r>
        <w:r w:rsidR="00E65E3D" w:rsidRPr="004072AE">
          <w:rPr>
            <w:rStyle w:val="Hyperlink"/>
            <w:rFonts w:cs="Arial"/>
            <w:noProof/>
          </w:rPr>
          <w:t>[9, S. 10]</w:t>
        </w:r>
        <w:r w:rsidR="00E65E3D">
          <w:rPr>
            <w:noProof/>
            <w:webHidden/>
          </w:rPr>
          <w:tab/>
        </w:r>
        <w:r w:rsidR="00E65E3D">
          <w:rPr>
            <w:noProof/>
            <w:webHidden/>
          </w:rPr>
          <w:fldChar w:fldCharType="begin"/>
        </w:r>
        <w:r w:rsidR="00E65E3D">
          <w:rPr>
            <w:noProof/>
            <w:webHidden/>
          </w:rPr>
          <w:instrText xml:space="preserve"> PAGEREF _Toc107847903 \h </w:instrText>
        </w:r>
        <w:r w:rsidR="00E65E3D">
          <w:rPr>
            <w:noProof/>
            <w:webHidden/>
          </w:rPr>
        </w:r>
        <w:r w:rsidR="00E65E3D">
          <w:rPr>
            <w:noProof/>
            <w:webHidden/>
          </w:rPr>
          <w:fldChar w:fldCharType="separate"/>
        </w:r>
        <w:r w:rsidR="00665F15">
          <w:rPr>
            <w:noProof/>
            <w:webHidden/>
          </w:rPr>
          <w:t>11</w:t>
        </w:r>
        <w:r w:rsidR="00E65E3D">
          <w:rPr>
            <w:noProof/>
            <w:webHidden/>
          </w:rPr>
          <w:fldChar w:fldCharType="end"/>
        </w:r>
      </w:hyperlink>
    </w:p>
    <w:p w14:paraId="52850B2E" w14:textId="09FFD1C5" w:rsidR="00E65E3D" w:rsidRDefault="00192595">
      <w:pPr>
        <w:pStyle w:val="Abbildungsverzeichnis"/>
        <w:tabs>
          <w:tab w:val="right" w:pos="8494"/>
        </w:tabs>
        <w:rPr>
          <w:rFonts w:asciiTheme="minorHAnsi" w:eastAsiaTheme="minorEastAsia" w:hAnsiTheme="minorHAnsi"/>
          <w:noProof/>
          <w:lang w:eastAsia="de-DE"/>
        </w:rPr>
      </w:pPr>
      <w:hyperlink w:anchor="_Toc107847904" w:history="1">
        <w:r w:rsidR="00E65E3D" w:rsidRPr="004072AE">
          <w:rPr>
            <w:rStyle w:val="Hyperlink"/>
            <w:noProof/>
          </w:rPr>
          <w:t xml:space="preserve">Abb. 6 Bitsequenz Modbus mit Paritätsbit </w:t>
        </w:r>
        <w:r w:rsidR="00E65E3D" w:rsidRPr="004072AE">
          <w:rPr>
            <w:rStyle w:val="Hyperlink"/>
            <w:rFonts w:cs="Arial"/>
            <w:noProof/>
          </w:rPr>
          <w:t>[9, S. 12]</w:t>
        </w:r>
        <w:r w:rsidR="00E65E3D">
          <w:rPr>
            <w:noProof/>
            <w:webHidden/>
          </w:rPr>
          <w:tab/>
        </w:r>
        <w:r w:rsidR="00E65E3D">
          <w:rPr>
            <w:noProof/>
            <w:webHidden/>
          </w:rPr>
          <w:fldChar w:fldCharType="begin"/>
        </w:r>
        <w:r w:rsidR="00E65E3D">
          <w:rPr>
            <w:noProof/>
            <w:webHidden/>
          </w:rPr>
          <w:instrText xml:space="preserve"> PAGEREF _Toc107847904 \h </w:instrText>
        </w:r>
        <w:r w:rsidR="00E65E3D">
          <w:rPr>
            <w:noProof/>
            <w:webHidden/>
          </w:rPr>
        </w:r>
        <w:r w:rsidR="00E65E3D">
          <w:rPr>
            <w:noProof/>
            <w:webHidden/>
          </w:rPr>
          <w:fldChar w:fldCharType="separate"/>
        </w:r>
        <w:r w:rsidR="00665F15">
          <w:rPr>
            <w:noProof/>
            <w:webHidden/>
          </w:rPr>
          <w:t>12</w:t>
        </w:r>
        <w:r w:rsidR="00E65E3D">
          <w:rPr>
            <w:noProof/>
            <w:webHidden/>
          </w:rPr>
          <w:fldChar w:fldCharType="end"/>
        </w:r>
      </w:hyperlink>
    </w:p>
    <w:p w14:paraId="550ABD19" w14:textId="62AA552F" w:rsidR="00E65E3D" w:rsidRDefault="00192595">
      <w:pPr>
        <w:pStyle w:val="Abbildungsverzeichnis"/>
        <w:tabs>
          <w:tab w:val="right" w:pos="8494"/>
        </w:tabs>
        <w:rPr>
          <w:rFonts w:asciiTheme="minorHAnsi" w:eastAsiaTheme="minorEastAsia" w:hAnsiTheme="minorHAnsi"/>
          <w:noProof/>
          <w:lang w:eastAsia="de-DE"/>
        </w:rPr>
      </w:pPr>
      <w:hyperlink w:anchor="_Toc107847905" w:history="1">
        <w:r w:rsidR="00E65E3D" w:rsidRPr="004072AE">
          <w:rPr>
            <w:rStyle w:val="Hyperlink"/>
            <w:noProof/>
          </w:rPr>
          <w:t xml:space="preserve">Abb. 7 Modbus Übertragung Zustandsdiagramm </w:t>
        </w:r>
        <w:r w:rsidR="00E65E3D" w:rsidRPr="004072AE">
          <w:rPr>
            <w:rStyle w:val="Hyperlink"/>
            <w:rFonts w:cs="Arial"/>
            <w:noProof/>
          </w:rPr>
          <w:t>[9, S. 14]</w:t>
        </w:r>
        <w:r w:rsidR="00E65E3D">
          <w:rPr>
            <w:noProof/>
            <w:webHidden/>
          </w:rPr>
          <w:tab/>
        </w:r>
        <w:r w:rsidR="00E65E3D">
          <w:rPr>
            <w:noProof/>
            <w:webHidden/>
          </w:rPr>
          <w:fldChar w:fldCharType="begin"/>
        </w:r>
        <w:r w:rsidR="00E65E3D">
          <w:rPr>
            <w:noProof/>
            <w:webHidden/>
          </w:rPr>
          <w:instrText xml:space="preserve"> PAGEREF _Toc107847905 \h </w:instrText>
        </w:r>
        <w:r w:rsidR="00E65E3D">
          <w:rPr>
            <w:noProof/>
            <w:webHidden/>
          </w:rPr>
        </w:r>
        <w:r w:rsidR="00E65E3D">
          <w:rPr>
            <w:noProof/>
            <w:webHidden/>
          </w:rPr>
          <w:fldChar w:fldCharType="separate"/>
        </w:r>
        <w:r w:rsidR="00665F15">
          <w:rPr>
            <w:noProof/>
            <w:webHidden/>
          </w:rPr>
          <w:t>12</w:t>
        </w:r>
        <w:r w:rsidR="00E65E3D">
          <w:rPr>
            <w:noProof/>
            <w:webHidden/>
          </w:rPr>
          <w:fldChar w:fldCharType="end"/>
        </w:r>
      </w:hyperlink>
    </w:p>
    <w:p w14:paraId="18055CAC" w14:textId="0DCCF97D" w:rsidR="00E65E3D" w:rsidRDefault="00192595">
      <w:pPr>
        <w:pStyle w:val="Abbildungsverzeichnis"/>
        <w:tabs>
          <w:tab w:val="right" w:pos="8494"/>
        </w:tabs>
        <w:rPr>
          <w:rFonts w:asciiTheme="minorHAnsi" w:eastAsiaTheme="minorEastAsia" w:hAnsiTheme="minorHAnsi"/>
          <w:noProof/>
          <w:lang w:eastAsia="de-DE"/>
        </w:rPr>
      </w:pPr>
      <w:hyperlink w:anchor="_Toc107847906" w:history="1">
        <w:r w:rsidR="00E65E3D" w:rsidRPr="004072AE">
          <w:rPr>
            <w:rStyle w:val="Hyperlink"/>
            <w:noProof/>
          </w:rPr>
          <w:t xml:space="preserve">Abb. 8 Modbus Frame </w:t>
        </w:r>
        <w:r w:rsidR="00E65E3D" w:rsidRPr="004072AE">
          <w:rPr>
            <w:rStyle w:val="Hyperlink"/>
            <w:rFonts w:cs="Arial"/>
            <w:noProof/>
          </w:rPr>
          <w:t>[9, S. 13]</w:t>
        </w:r>
        <w:r w:rsidR="00E65E3D">
          <w:rPr>
            <w:noProof/>
            <w:webHidden/>
          </w:rPr>
          <w:tab/>
        </w:r>
        <w:r w:rsidR="00E65E3D">
          <w:rPr>
            <w:noProof/>
            <w:webHidden/>
          </w:rPr>
          <w:fldChar w:fldCharType="begin"/>
        </w:r>
        <w:r w:rsidR="00E65E3D">
          <w:rPr>
            <w:noProof/>
            <w:webHidden/>
          </w:rPr>
          <w:instrText xml:space="preserve"> PAGEREF _Toc107847906 \h </w:instrText>
        </w:r>
        <w:r w:rsidR="00E65E3D">
          <w:rPr>
            <w:noProof/>
            <w:webHidden/>
          </w:rPr>
        </w:r>
        <w:r w:rsidR="00E65E3D">
          <w:rPr>
            <w:noProof/>
            <w:webHidden/>
          </w:rPr>
          <w:fldChar w:fldCharType="separate"/>
        </w:r>
        <w:r w:rsidR="00665F15">
          <w:rPr>
            <w:noProof/>
            <w:webHidden/>
          </w:rPr>
          <w:t>12</w:t>
        </w:r>
        <w:r w:rsidR="00E65E3D">
          <w:rPr>
            <w:noProof/>
            <w:webHidden/>
          </w:rPr>
          <w:fldChar w:fldCharType="end"/>
        </w:r>
      </w:hyperlink>
    </w:p>
    <w:p w14:paraId="20C0FE3D" w14:textId="0EACE46B" w:rsidR="00E65E3D" w:rsidRDefault="00192595">
      <w:pPr>
        <w:pStyle w:val="Abbildungsverzeichnis"/>
        <w:tabs>
          <w:tab w:val="right" w:pos="8494"/>
        </w:tabs>
        <w:rPr>
          <w:rFonts w:asciiTheme="minorHAnsi" w:eastAsiaTheme="minorEastAsia" w:hAnsiTheme="minorHAnsi"/>
          <w:noProof/>
          <w:lang w:eastAsia="de-DE"/>
        </w:rPr>
      </w:pPr>
      <w:hyperlink w:anchor="_Toc107847907" w:history="1">
        <w:r w:rsidR="00E65E3D" w:rsidRPr="004072AE">
          <w:rPr>
            <w:rStyle w:val="Hyperlink"/>
            <w:noProof/>
          </w:rPr>
          <w:t xml:space="preserve">Abb. 9 Beispiel Modbus Funktion 03 </w:t>
        </w:r>
        <w:r w:rsidR="00E65E3D" w:rsidRPr="004072AE">
          <w:rPr>
            <w:rStyle w:val="Hyperlink"/>
            <w:rFonts w:cs="Arial"/>
            <w:noProof/>
          </w:rPr>
          <w:t>[10, S. 15]</w:t>
        </w:r>
        <w:r w:rsidR="00E65E3D">
          <w:rPr>
            <w:noProof/>
            <w:webHidden/>
          </w:rPr>
          <w:tab/>
        </w:r>
        <w:r w:rsidR="00E65E3D">
          <w:rPr>
            <w:noProof/>
            <w:webHidden/>
          </w:rPr>
          <w:fldChar w:fldCharType="begin"/>
        </w:r>
        <w:r w:rsidR="00E65E3D">
          <w:rPr>
            <w:noProof/>
            <w:webHidden/>
          </w:rPr>
          <w:instrText xml:space="preserve"> PAGEREF _Toc107847907 \h </w:instrText>
        </w:r>
        <w:r w:rsidR="00E65E3D">
          <w:rPr>
            <w:noProof/>
            <w:webHidden/>
          </w:rPr>
        </w:r>
        <w:r w:rsidR="00E65E3D">
          <w:rPr>
            <w:noProof/>
            <w:webHidden/>
          </w:rPr>
          <w:fldChar w:fldCharType="separate"/>
        </w:r>
        <w:r w:rsidR="00665F15">
          <w:rPr>
            <w:noProof/>
            <w:webHidden/>
          </w:rPr>
          <w:t>13</w:t>
        </w:r>
        <w:r w:rsidR="00E65E3D">
          <w:rPr>
            <w:noProof/>
            <w:webHidden/>
          </w:rPr>
          <w:fldChar w:fldCharType="end"/>
        </w:r>
      </w:hyperlink>
    </w:p>
    <w:p w14:paraId="26E63624" w14:textId="0062A28A" w:rsidR="00E65E3D" w:rsidRDefault="00192595">
      <w:pPr>
        <w:pStyle w:val="Abbildungsverzeichnis"/>
        <w:tabs>
          <w:tab w:val="right" w:pos="8494"/>
        </w:tabs>
        <w:rPr>
          <w:rFonts w:asciiTheme="minorHAnsi" w:eastAsiaTheme="minorEastAsia" w:hAnsiTheme="minorHAnsi"/>
          <w:noProof/>
          <w:lang w:eastAsia="de-DE"/>
        </w:rPr>
      </w:pPr>
      <w:hyperlink w:anchor="_Toc107847908" w:history="1">
        <w:r w:rsidR="00E65E3D" w:rsidRPr="004072AE">
          <w:rPr>
            <w:rStyle w:val="Hyperlink"/>
            <w:noProof/>
          </w:rPr>
          <w:t xml:space="preserve">Abb. 10 101er Netzwerkaufbauarten </w:t>
        </w:r>
        <w:r w:rsidR="00E65E3D" w:rsidRPr="004072AE">
          <w:rPr>
            <w:rStyle w:val="Hyperlink"/>
            <w:rFonts w:cs="Arial"/>
            <w:noProof/>
          </w:rPr>
          <w:t>[11, S. 186]</w:t>
        </w:r>
        <w:r w:rsidR="00E65E3D">
          <w:rPr>
            <w:noProof/>
            <w:webHidden/>
          </w:rPr>
          <w:tab/>
        </w:r>
        <w:r w:rsidR="00E65E3D">
          <w:rPr>
            <w:noProof/>
            <w:webHidden/>
          </w:rPr>
          <w:fldChar w:fldCharType="begin"/>
        </w:r>
        <w:r w:rsidR="00E65E3D">
          <w:rPr>
            <w:noProof/>
            <w:webHidden/>
          </w:rPr>
          <w:instrText xml:space="preserve"> PAGEREF _Toc107847908 \h </w:instrText>
        </w:r>
        <w:r w:rsidR="00E65E3D">
          <w:rPr>
            <w:noProof/>
            <w:webHidden/>
          </w:rPr>
        </w:r>
        <w:r w:rsidR="00E65E3D">
          <w:rPr>
            <w:noProof/>
            <w:webHidden/>
          </w:rPr>
          <w:fldChar w:fldCharType="separate"/>
        </w:r>
        <w:r w:rsidR="00665F15">
          <w:rPr>
            <w:noProof/>
            <w:webHidden/>
          </w:rPr>
          <w:t>15</w:t>
        </w:r>
        <w:r w:rsidR="00E65E3D">
          <w:rPr>
            <w:noProof/>
            <w:webHidden/>
          </w:rPr>
          <w:fldChar w:fldCharType="end"/>
        </w:r>
      </w:hyperlink>
    </w:p>
    <w:p w14:paraId="68B7BD98" w14:textId="689B96FF" w:rsidR="00E65E3D" w:rsidRDefault="00192595">
      <w:pPr>
        <w:pStyle w:val="Abbildungsverzeichnis"/>
        <w:tabs>
          <w:tab w:val="right" w:pos="8494"/>
        </w:tabs>
        <w:rPr>
          <w:rFonts w:asciiTheme="minorHAnsi" w:eastAsiaTheme="minorEastAsia" w:hAnsiTheme="minorHAnsi"/>
          <w:noProof/>
          <w:lang w:eastAsia="de-DE"/>
        </w:rPr>
      </w:pPr>
      <w:hyperlink w:anchor="_Toc107847909" w:history="1">
        <w:r w:rsidR="00E65E3D" w:rsidRPr="004072AE">
          <w:rPr>
            <w:rStyle w:val="Hyperlink"/>
            <w:noProof/>
          </w:rPr>
          <w:t xml:space="preserve">Abb. 11 101er Frames und Bit Sequenz </w:t>
        </w:r>
        <w:r w:rsidR="00E65E3D" w:rsidRPr="004072AE">
          <w:rPr>
            <w:rStyle w:val="Hyperlink"/>
            <w:rFonts w:cs="Arial"/>
            <w:noProof/>
          </w:rPr>
          <w:t>[11, S. 188]</w:t>
        </w:r>
        <w:r w:rsidR="00E65E3D">
          <w:rPr>
            <w:noProof/>
            <w:webHidden/>
          </w:rPr>
          <w:tab/>
        </w:r>
        <w:r w:rsidR="00E65E3D">
          <w:rPr>
            <w:noProof/>
            <w:webHidden/>
          </w:rPr>
          <w:fldChar w:fldCharType="begin"/>
        </w:r>
        <w:r w:rsidR="00E65E3D">
          <w:rPr>
            <w:noProof/>
            <w:webHidden/>
          </w:rPr>
          <w:instrText xml:space="preserve"> PAGEREF _Toc107847909 \h </w:instrText>
        </w:r>
        <w:r w:rsidR="00E65E3D">
          <w:rPr>
            <w:noProof/>
            <w:webHidden/>
          </w:rPr>
        </w:r>
        <w:r w:rsidR="00E65E3D">
          <w:rPr>
            <w:noProof/>
            <w:webHidden/>
          </w:rPr>
          <w:fldChar w:fldCharType="separate"/>
        </w:r>
        <w:r w:rsidR="00665F15">
          <w:rPr>
            <w:noProof/>
            <w:webHidden/>
          </w:rPr>
          <w:t>16</w:t>
        </w:r>
        <w:r w:rsidR="00E65E3D">
          <w:rPr>
            <w:noProof/>
            <w:webHidden/>
          </w:rPr>
          <w:fldChar w:fldCharType="end"/>
        </w:r>
      </w:hyperlink>
    </w:p>
    <w:p w14:paraId="6BF16B19" w14:textId="7F5F3D09" w:rsidR="00E65E3D" w:rsidRDefault="00192595">
      <w:pPr>
        <w:pStyle w:val="Abbildungsverzeichnis"/>
        <w:tabs>
          <w:tab w:val="right" w:pos="8494"/>
        </w:tabs>
        <w:rPr>
          <w:rFonts w:asciiTheme="minorHAnsi" w:eastAsiaTheme="minorEastAsia" w:hAnsiTheme="minorHAnsi"/>
          <w:noProof/>
          <w:lang w:eastAsia="de-DE"/>
        </w:rPr>
      </w:pPr>
      <w:hyperlink w:anchor="_Toc107847910" w:history="1">
        <w:r w:rsidR="00E65E3D" w:rsidRPr="004072AE">
          <w:rPr>
            <w:rStyle w:val="Hyperlink"/>
            <w:noProof/>
          </w:rPr>
          <w:t xml:space="preserve">Abb. 12 101er Control Field </w:t>
        </w:r>
        <w:r w:rsidR="00E65E3D" w:rsidRPr="004072AE">
          <w:rPr>
            <w:rStyle w:val="Hyperlink"/>
            <w:rFonts w:cs="Arial"/>
            <w:noProof/>
          </w:rPr>
          <w:t>[11, S. 195–200]</w:t>
        </w:r>
        <w:r w:rsidR="00E65E3D">
          <w:rPr>
            <w:noProof/>
            <w:webHidden/>
          </w:rPr>
          <w:tab/>
        </w:r>
        <w:r w:rsidR="00E65E3D">
          <w:rPr>
            <w:noProof/>
            <w:webHidden/>
          </w:rPr>
          <w:fldChar w:fldCharType="begin"/>
        </w:r>
        <w:r w:rsidR="00E65E3D">
          <w:rPr>
            <w:noProof/>
            <w:webHidden/>
          </w:rPr>
          <w:instrText xml:space="preserve"> PAGEREF _Toc107847910 \h </w:instrText>
        </w:r>
        <w:r w:rsidR="00E65E3D">
          <w:rPr>
            <w:noProof/>
            <w:webHidden/>
          </w:rPr>
        </w:r>
        <w:r w:rsidR="00E65E3D">
          <w:rPr>
            <w:noProof/>
            <w:webHidden/>
          </w:rPr>
          <w:fldChar w:fldCharType="separate"/>
        </w:r>
        <w:r w:rsidR="00665F15">
          <w:rPr>
            <w:noProof/>
            <w:webHidden/>
          </w:rPr>
          <w:t>17</w:t>
        </w:r>
        <w:r w:rsidR="00E65E3D">
          <w:rPr>
            <w:noProof/>
            <w:webHidden/>
          </w:rPr>
          <w:fldChar w:fldCharType="end"/>
        </w:r>
      </w:hyperlink>
    </w:p>
    <w:p w14:paraId="27A69A17" w14:textId="636CC3F2" w:rsidR="00E65E3D" w:rsidRDefault="00192595">
      <w:pPr>
        <w:pStyle w:val="Abbildungsverzeichnis"/>
        <w:tabs>
          <w:tab w:val="right" w:pos="8494"/>
        </w:tabs>
        <w:rPr>
          <w:rFonts w:asciiTheme="minorHAnsi" w:eastAsiaTheme="minorEastAsia" w:hAnsiTheme="minorHAnsi"/>
          <w:noProof/>
          <w:lang w:eastAsia="de-DE"/>
        </w:rPr>
      </w:pPr>
      <w:hyperlink w:anchor="_Toc107847911" w:history="1">
        <w:r w:rsidR="00E65E3D" w:rsidRPr="004072AE">
          <w:rPr>
            <w:rStyle w:val="Hyperlink"/>
            <w:noProof/>
          </w:rPr>
          <w:t xml:space="preserve">Abb. 13 ASDU 101er </w:t>
        </w:r>
        <w:r w:rsidR="00E65E3D" w:rsidRPr="004072AE">
          <w:rPr>
            <w:rStyle w:val="Hyperlink"/>
            <w:rFonts w:cs="Arial"/>
            <w:noProof/>
          </w:rPr>
          <w:t>[11, S. 204]</w:t>
        </w:r>
        <w:r w:rsidR="00E65E3D">
          <w:rPr>
            <w:noProof/>
            <w:webHidden/>
          </w:rPr>
          <w:tab/>
        </w:r>
        <w:r w:rsidR="00E65E3D">
          <w:rPr>
            <w:noProof/>
            <w:webHidden/>
          </w:rPr>
          <w:fldChar w:fldCharType="begin"/>
        </w:r>
        <w:r w:rsidR="00E65E3D">
          <w:rPr>
            <w:noProof/>
            <w:webHidden/>
          </w:rPr>
          <w:instrText xml:space="preserve"> PAGEREF _Toc107847911 \h </w:instrText>
        </w:r>
        <w:r w:rsidR="00E65E3D">
          <w:rPr>
            <w:noProof/>
            <w:webHidden/>
          </w:rPr>
        </w:r>
        <w:r w:rsidR="00E65E3D">
          <w:rPr>
            <w:noProof/>
            <w:webHidden/>
          </w:rPr>
          <w:fldChar w:fldCharType="separate"/>
        </w:r>
        <w:r w:rsidR="00665F15">
          <w:rPr>
            <w:noProof/>
            <w:webHidden/>
          </w:rPr>
          <w:t>19</w:t>
        </w:r>
        <w:r w:rsidR="00E65E3D">
          <w:rPr>
            <w:noProof/>
            <w:webHidden/>
          </w:rPr>
          <w:fldChar w:fldCharType="end"/>
        </w:r>
      </w:hyperlink>
    </w:p>
    <w:p w14:paraId="3D722F82" w14:textId="2362D6FB" w:rsidR="00E65E3D" w:rsidRDefault="00192595">
      <w:pPr>
        <w:pStyle w:val="Abbildungsverzeichnis"/>
        <w:tabs>
          <w:tab w:val="right" w:pos="8494"/>
        </w:tabs>
        <w:rPr>
          <w:rFonts w:asciiTheme="minorHAnsi" w:eastAsiaTheme="minorEastAsia" w:hAnsiTheme="minorHAnsi"/>
          <w:noProof/>
          <w:lang w:eastAsia="de-DE"/>
        </w:rPr>
      </w:pPr>
      <w:hyperlink w:anchor="_Toc107847912" w:history="1">
        <w:r w:rsidR="00E65E3D" w:rsidRPr="004072AE">
          <w:rPr>
            <w:rStyle w:val="Hyperlink"/>
            <w:noProof/>
          </w:rPr>
          <w:t xml:space="preserve">Abb. 14 IEC 60780-5-104 Layer </w:t>
        </w:r>
        <w:r w:rsidR="00E65E3D" w:rsidRPr="004072AE">
          <w:rPr>
            <w:rStyle w:val="Hyperlink"/>
            <w:rFonts w:cs="Arial"/>
            <w:noProof/>
          </w:rPr>
          <w:t>[11, S. 300–302]</w:t>
        </w:r>
        <w:r w:rsidR="00E65E3D">
          <w:rPr>
            <w:noProof/>
            <w:webHidden/>
          </w:rPr>
          <w:tab/>
        </w:r>
        <w:r w:rsidR="00E65E3D">
          <w:rPr>
            <w:noProof/>
            <w:webHidden/>
          </w:rPr>
          <w:fldChar w:fldCharType="begin"/>
        </w:r>
        <w:r w:rsidR="00E65E3D">
          <w:rPr>
            <w:noProof/>
            <w:webHidden/>
          </w:rPr>
          <w:instrText xml:space="preserve"> PAGEREF _Toc107847912 \h </w:instrText>
        </w:r>
        <w:r w:rsidR="00E65E3D">
          <w:rPr>
            <w:noProof/>
            <w:webHidden/>
          </w:rPr>
        </w:r>
        <w:r w:rsidR="00E65E3D">
          <w:rPr>
            <w:noProof/>
            <w:webHidden/>
          </w:rPr>
          <w:fldChar w:fldCharType="separate"/>
        </w:r>
        <w:r w:rsidR="00665F15">
          <w:rPr>
            <w:noProof/>
            <w:webHidden/>
          </w:rPr>
          <w:t>20</w:t>
        </w:r>
        <w:r w:rsidR="00E65E3D">
          <w:rPr>
            <w:noProof/>
            <w:webHidden/>
          </w:rPr>
          <w:fldChar w:fldCharType="end"/>
        </w:r>
      </w:hyperlink>
    </w:p>
    <w:p w14:paraId="60956F2F" w14:textId="61607E7C" w:rsidR="00E65E3D" w:rsidRDefault="00192595">
      <w:pPr>
        <w:pStyle w:val="Abbildungsverzeichnis"/>
        <w:tabs>
          <w:tab w:val="right" w:pos="8494"/>
        </w:tabs>
        <w:rPr>
          <w:rFonts w:asciiTheme="minorHAnsi" w:eastAsiaTheme="minorEastAsia" w:hAnsiTheme="minorHAnsi"/>
          <w:noProof/>
          <w:lang w:eastAsia="de-DE"/>
        </w:rPr>
      </w:pPr>
      <w:hyperlink w:anchor="_Toc107847913" w:history="1">
        <w:r w:rsidR="00E65E3D" w:rsidRPr="004072AE">
          <w:rPr>
            <w:rStyle w:val="Hyperlink"/>
            <w:noProof/>
          </w:rPr>
          <w:t xml:space="preserve">Abb. 15 WAGO I/O SYSTEM 750 </w:t>
        </w:r>
        <w:r w:rsidR="00E65E3D" w:rsidRPr="004072AE">
          <w:rPr>
            <w:rStyle w:val="Hyperlink"/>
            <w:rFonts w:cs="Arial"/>
            <w:noProof/>
          </w:rPr>
          <w:t>[17]</w:t>
        </w:r>
        <w:r w:rsidR="00E65E3D">
          <w:rPr>
            <w:noProof/>
            <w:webHidden/>
          </w:rPr>
          <w:tab/>
        </w:r>
        <w:r w:rsidR="00E65E3D">
          <w:rPr>
            <w:noProof/>
            <w:webHidden/>
          </w:rPr>
          <w:fldChar w:fldCharType="begin"/>
        </w:r>
        <w:r w:rsidR="00E65E3D">
          <w:rPr>
            <w:noProof/>
            <w:webHidden/>
          </w:rPr>
          <w:instrText xml:space="preserve"> PAGEREF _Toc107847913 \h </w:instrText>
        </w:r>
        <w:r w:rsidR="00E65E3D">
          <w:rPr>
            <w:noProof/>
            <w:webHidden/>
          </w:rPr>
        </w:r>
        <w:r w:rsidR="00E65E3D">
          <w:rPr>
            <w:noProof/>
            <w:webHidden/>
          </w:rPr>
          <w:fldChar w:fldCharType="separate"/>
        </w:r>
        <w:r w:rsidR="00665F15">
          <w:rPr>
            <w:noProof/>
            <w:webHidden/>
          </w:rPr>
          <w:t>23</w:t>
        </w:r>
        <w:r w:rsidR="00E65E3D">
          <w:rPr>
            <w:noProof/>
            <w:webHidden/>
          </w:rPr>
          <w:fldChar w:fldCharType="end"/>
        </w:r>
      </w:hyperlink>
    </w:p>
    <w:p w14:paraId="5FD7398F" w14:textId="5523C9B6" w:rsidR="00E65E3D" w:rsidRDefault="00192595">
      <w:pPr>
        <w:pStyle w:val="Abbildungsverzeichnis"/>
        <w:tabs>
          <w:tab w:val="right" w:pos="8494"/>
        </w:tabs>
        <w:rPr>
          <w:rFonts w:asciiTheme="minorHAnsi" w:eastAsiaTheme="minorEastAsia" w:hAnsiTheme="minorHAnsi"/>
          <w:noProof/>
          <w:lang w:eastAsia="de-DE"/>
        </w:rPr>
      </w:pPr>
      <w:hyperlink w:anchor="_Toc107847914" w:history="1">
        <w:r w:rsidR="00E65E3D" w:rsidRPr="004072AE">
          <w:rPr>
            <w:rStyle w:val="Hyperlink"/>
            <w:noProof/>
          </w:rPr>
          <w:t xml:space="preserve">Abb. 16 WAGO I/O SYSTEM 750 XTR 750-8202/040-000 </w:t>
        </w:r>
        <w:r w:rsidR="00E65E3D" w:rsidRPr="004072AE">
          <w:rPr>
            <w:rStyle w:val="Hyperlink"/>
            <w:rFonts w:cs="Arial"/>
            <w:noProof/>
          </w:rPr>
          <w:t>[19]</w:t>
        </w:r>
        <w:r w:rsidR="00E65E3D">
          <w:rPr>
            <w:noProof/>
            <w:webHidden/>
          </w:rPr>
          <w:tab/>
        </w:r>
        <w:r w:rsidR="00E65E3D">
          <w:rPr>
            <w:noProof/>
            <w:webHidden/>
          </w:rPr>
          <w:fldChar w:fldCharType="begin"/>
        </w:r>
        <w:r w:rsidR="00E65E3D">
          <w:rPr>
            <w:noProof/>
            <w:webHidden/>
          </w:rPr>
          <w:instrText xml:space="preserve"> PAGEREF _Toc107847914 \h </w:instrText>
        </w:r>
        <w:r w:rsidR="00E65E3D">
          <w:rPr>
            <w:noProof/>
            <w:webHidden/>
          </w:rPr>
        </w:r>
        <w:r w:rsidR="00E65E3D">
          <w:rPr>
            <w:noProof/>
            <w:webHidden/>
          </w:rPr>
          <w:fldChar w:fldCharType="separate"/>
        </w:r>
        <w:r w:rsidR="00665F15">
          <w:rPr>
            <w:noProof/>
            <w:webHidden/>
          </w:rPr>
          <w:t>24</w:t>
        </w:r>
        <w:r w:rsidR="00E65E3D">
          <w:rPr>
            <w:noProof/>
            <w:webHidden/>
          </w:rPr>
          <w:fldChar w:fldCharType="end"/>
        </w:r>
      </w:hyperlink>
    </w:p>
    <w:p w14:paraId="5EC81AD5" w14:textId="2AD965C9" w:rsidR="00E65E3D" w:rsidRDefault="00192595">
      <w:pPr>
        <w:pStyle w:val="Abbildungsverzeichnis"/>
        <w:tabs>
          <w:tab w:val="right" w:pos="8494"/>
        </w:tabs>
        <w:rPr>
          <w:rFonts w:asciiTheme="minorHAnsi" w:eastAsiaTheme="minorEastAsia" w:hAnsiTheme="minorHAnsi"/>
          <w:noProof/>
          <w:lang w:eastAsia="de-DE"/>
        </w:rPr>
      </w:pPr>
      <w:hyperlink w:anchor="_Toc107847915" w:history="1">
        <w:r w:rsidR="00E65E3D" w:rsidRPr="004072AE">
          <w:rPr>
            <w:rStyle w:val="Hyperlink"/>
            <w:noProof/>
          </w:rPr>
          <w:t xml:space="preserve">Abb. 17 WAGO SPS Ansicht </w:t>
        </w:r>
        <w:r w:rsidR="00E65E3D" w:rsidRPr="004072AE">
          <w:rPr>
            <w:rStyle w:val="Hyperlink"/>
            <w:rFonts w:cs="Arial"/>
            <w:noProof/>
          </w:rPr>
          <w:t>[20, S. 28–29]</w:t>
        </w:r>
        <w:r w:rsidR="00E65E3D">
          <w:rPr>
            <w:noProof/>
            <w:webHidden/>
          </w:rPr>
          <w:tab/>
        </w:r>
        <w:r w:rsidR="00E65E3D">
          <w:rPr>
            <w:noProof/>
            <w:webHidden/>
          </w:rPr>
          <w:fldChar w:fldCharType="begin"/>
        </w:r>
        <w:r w:rsidR="00E65E3D">
          <w:rPr>
            <w:noProof/>
            <w:webHidden/>
          </w:rPr>
          <w:instrText xml:space="preserve"> PAGEREF _Toc107847915 \h </w:instrText>
        </w:r>
        <w:r w:rsidR="00E65E3D">
          <w:rPr>
            <w:noProof/>
            <w:webHidden/>
          </w:rPr>
        </w:r>
        <w:r w:rsidR="00E65E3D">
          <w:rPr>
            <w:noProof/>
            <w:webHidden/>
          </w:rPr>
          <w:fldChar w:fldCharType="separate"/>
        </w:r>
        <w:r w:rsidR="00665F15">
          <w:rPr>
            <w:noProof/>
            <w:webHidden/>
          </w:rPr>
          <w:t>26</w:t>
        </w:r>
        <w:r w:rsidR="00E65E3D">
          <w:rPr>
            <w:noProof/>
            <w:webHidden/>
          </w:rPr>
          <w:fldChar w:fldCharType="end"/>
        </w:r>
      </w:hyperlink>
    </w:p>
    <w:p w14:paraId="3DBA4F32" w14:textId="59B5D046" w:rsidR="00E65E3D" w:rsidRDefault="00192595">
      <w:pPr>
        <w:pStyle w:val="Abbildungsverzeichnis"/>
        <w:tabs>
          <w:tab w:val="right" w:pos="8494"/>
        </w:tabs>
        <w:rPr>
          <w:rFonts w:asciiTheme="minorHAnsi" w:eastAsiaTheme="minorEastAsia" w:hAnsiTheme="minorHAnsi"/>
          <w:noProof/>
          <w:lang w:eastAsia="de-DE"/>
        </w:rPr>
      </w:pPr>
      <w:hyperlink w:anchor="_Toc107847916" w:history="1">
        <w:r w:rsidR="00E65E3D" w:rsidRPr="004072AE">
          <w:rPr>
            <w:rStyle w:val="Hyperlink"/>
            <w:noProof/>
          </w:rPr>
          <w:t xml:space="preserve">Abb. 18 WAGO SPS Service-Schnittstelle </w:t>
        </w:r>
        <w:r w:rsidR="00E65E3D" w:rsidRPr="004072AE">
          <w:rPr>
            <w:rStyle w:val="Hyperlink"/>
            <w:rFonts w:cs="Arial"/>
            <w:noProof/>
          </w:rPr>
          <w:t>[20, S. 34]</w:t>
        </w:r>
        <w:r w:rsidR="00E65E3D">
          <w:rPr>
            <w:noProof/>
            <w:webHidden/>
          </w:rPr>
          <w:tab/>
        </w:r>
        <w:r w:rsidR="00E65E3D">
          <w:rPr>
            <w:noProof/>
            <w:webHidden/>
          </w:rPr>
          <w:fldChar w:fldCharType="begin"/>
        </w:r>
        <w:r w:rsidR="00E65E3D">
          <w:rPr>
            <w:noProof/>
            <w:webHidden/>
          </w:rPr>
          <w:instrText xml:space="preserve"> PAGEREF _Toc107847916 \h </w:instrText>
        </w:r>
        <w:r w:rsidR="00E65E3D">
          <w:rPr>
            <w:noProof/>
            <w:webHidden/>
          </w:rPr>
        </w:r>
        <w:r w:rsidR="00E65E3D">
          <w:rPr>
            <w:noProof/>
            <w:webHidden/>
          </w:rPr>
          <w:fldChar w:fldCharType="separate"/>
        </w:r>
        <w:r w:rsidR="00665F15">
          <w:rPr>
            <w:noProof/>
            <w:webHidden/>
          </w:rPr>
          <w:t>26</w:t>
        </w:r>
        <w:r w:rsidR="00E65E3D">
          <w:rPr>
            <w:noProof/>
            <w:webHidden/>
          </w:rPr>
          <w:fldChar w:fldCharType="end"/>
        </w:r>
      </w:hyperlink>
    </w:p>
    <w:p w14:paraId="2F7D07A2" w14:textId="46053A22" w:rsidR="00E65E3D" w:rsidRDefault="00192595">
      <w:pPr>
        <w:pStyle w:val="Abbildungsverzeichnis"/>
        <w:tabs>
          <w:tab w:val="right" w:pos="8494"/>
        </w:tabs>
        <w:rPr>
          <w:rFonts w:asciiTheme="minorHAnsi" w:eastAsiaTheme="minorEastAsia" w:hAnsiTheme="minorHAnsi"/>
          <w:noProof/>
          <w:lang w:eastAsia="de-DE"/>
        </w:rPr>
      </w:pPr>
      <w:hyperlink w:anchor="_Toc107847917" w:history="1">
        <w:r w:rsidR="00E65E3D" w:rsidRPr="004072AE">
          <w:rPr>
            <w:rStyle w:val="Hyperlink"/>
            <w:noProof/>
          </w:rPr>
          <w:t xml:space="preserve">Abb. 19 WAGO SPS Kommunikationsschnittstelle </w:t>
        </w:r>
        <w:r w:rsidR="00E65E3D" w:rsidRPr="004072AE">
          <w:rPr>
            <w:rStyle w:val="Hyperlink"/>
            <w:rFonts w:cs="Arial"/>
            <w:noProof/>
          </w:rPr>
          <w:t>[20, S. 36], [21]</w:t>
        </w:r>
        <w:r w:rsidR="00E65E3D">
          <w:rPr>
            <w:noProof/>
            <w:webHidden/>
          </w:rPr>
          <w:tab/>
        </w:r>
        <w:r w:rsidR="00E65E3D">
          <w:rPr>
            <w:noProof/>
            <w:webHidden/>
          </w:rPr>
          <w:fldChar w:fldCharType="begin"/>
        </w:r>
        <w:r w:rsidR="00E65E3D">
          <w:rPr>
            <w:noProof/>
            <w:webHidden/>
          </w:rPr>
          <w:instrText xml:space="preserve"> PAGEREF _Toc107847917 \h </w:instrText>
        </w:r>
        <w:r w:rsidR="00E65E3D">
          <w:rPr>
            <w:noProof/>
            <w:webHidden/>
          </w:rPr>
        </w:r>
        <w:r w:rsidR="00E65E3D">
          <w:rPr>
            <w:noProof/>
            <w:webHidden/>
          </w:rPr>
          <w:fldChar w:fldCharType="separate"/>
        </w:r>
        <w:r w:rsidR="00665F15">
          <w:rPr>
            <w:noProof/>
            <w:webHidden/>
          </w:rPr>
          <w:t>27</w:t>
        </w:r>
        <w:r w:rsidR="00E65E3D">
          <w:rPr>
            <w:noProof/>
            <w:webHidden/>
          </w:rPr>
          <w:fldChar w:fldCharType="end"/>
        </w:r>
      </w:hyperlink>
    </w:p>
    <w:p w14:paraId="6A9A9CDA" w14:textId="34D3B019" w:rsidR="00E65E3D" w:rsidRDefault="00192595">
      <w:pPr>
        <w:pStyle w:val="Abbildungsverzeichnis"/>
        <w:tabs>
          <w:tab w:val="right" w:pos="8494"/>
        </w:tabs>
        <w:rPr>
          <w:rFonts w:asciiTheme="minorHAnsi" w:eastAsiaTheme="minorEastAsia" w:hAnsiTheme="minorHAnsi"/>
          <w:noProof/>
          <w:lang w:eastAsia="de-DE"/>
        </w:rPr>
      </w:pPr>
      <w:hyperlink w:anchor="_Toc107847918" w:history="1">
        <w:r w:rsidR="00E65E3D" w:rsidRPr="004072AE">
          <w:rPr>
            <w:rStyle w:val="Hyperlink"/>
            <w:noProof/>
          </w:rPr>
          <w:t>Abb. 20 WAGO Ethernet Settings</w:t>
        </w:r>
        <w:r w:rsidR="00E65E3D">
          <w:rPr>
            <w:noProof/>
            <w:webHidden/>
          </w:rPr>
          <w:tab/>
        </w:r>
        <w:r w:rsidR="00E65E3D">
          <w:rPr>
            <w:noProof/>
            <w:webHidden/>
          </w:rPr>
          <w:fldChar w:fldCharType="begin"/>
        </w:r>
        <w:r w:rsidR="00E65E3D">
          <w:rPr>
            <w:noProof/>
            <w:webHidden/>
          </w:rPr>
          <w:instrText xml:space="preserve"> PAGEREF _Toc107847918 \h </w:instrText>
        </w:r>
        <w:r w:rsidR="00E65E3D">
          <w:rPr>
            <w:noProof/>
            <w:webHidden/>
          </w:rPr>
        </w:r>
        <w:r w:rsidR="00E65E3D">
          <w:rPr>
            <w:noProof/>
            <w:webHidden/>
          </w:rPr>
          <w:fldChar w:fldCharType="separate"/>
        </w:r>
        <w:r w:rsidR="00665F15">
          <w:rPr>
            <w:noProof/>
            <w:webHidden/>
          </w:rPr>
          <w:t>28</w:t>
        </w:r>
        <w:r w:rsidR="00E65E3D">
          <w:rPr>
            <w:noProof/>
            <w:webHidden/>
          </w:rPr>
          <w:fldChar w:fldCharType="end"/>
        </w:r>
      </w:hyperlink>
    </w:p>
    <w:p w14:paraId="7FF3DFAA" w14:textId="48805094"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67" w:name="_Toc94454061"/>
      <w:bookmarkStart w:id="68" w:name="_Toc107833345"/>
      <w:r w:rsidRPr="001A2B3D">
        <w:lastRenderedPageBreak/>
        <w:t>Tabellenverzeichnis</w:t>
      </w:r>
      <w:bookmarkEnd w:id="67"/>
      <w:bookmarkEnd w:id="68"/>
    </w:p>
    <w:p w14:paraId="51FBC4FB" w14:textId="76CD7B5B"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665F15">
          <w:rPr>
            <w:noProof/>
            <w:webHidden/>
          </w:rPr>
          <w:t>13</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3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D30D0B" w14:textId="77777777" w:rsidR="00192595" w:rsidRDefault="00192595" w:rsidP="00FE3573">
      <w:r>
        <w:separator/>
      </w:r>
    </w:p>
  </w:endnote>
  <w:endnote w:type="continuationSeparator" w:id="0">
    <w:p w14:paraId="107D2AC0" w14:textId="77777777" w:rsidR="00192595" w:rsidRDefault="00192595"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89AA5" w14:textId="77777777" w:rsidR="00192595" w:rsidRDefault="00192595" w:rsidP="00FE3573">
      <w:r>
        <w:separator/>
      </w:r>
    </w:p>
  </w:footnote>
  <w:footnote w:type="continuationSeparator" w:id="0">
    <w:p w14:paraId="0CC29FE0" w14:textId="77777777" w:rsidR="00192595" w:rsidRDefault="00192595"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0576"/>
    <w:rsid w:val="00003D24"/>
    <w:rsid w:val="00004189"/>
    <w:rsid w:val="000052B8"/>
    <w:rsid w:val="00006F9D"/>
    <w:rsid w:val="00013EAC"/>
    <w:rsid w:val="00023FE2"/>
    <w:rsid w:val="00025841"/>
    <w:rsid w:val="00026C6C"/>
    <w:rsid w:val="0002786C"/>
    <w:rsid w:val="00030BF1"/>
    <w:rsid w:val="00035802"/>
    <w:rsid w:val="00037876"/>
    <w:rsid w:val="000402BF"/>
    <w:rsid w:val="00043F95"/>
    <w:rsid w:val="00056B29"/>
    <w:rsid w:val="00062308"/>
    <w:rsid w:val="00063AC6"/>
    <w:rsid w:val="0006505B"/>
    <w:rsid w:val="0007020F"/>
    <w:rsid w:val="00071772"/>
    <w:rsid w:val="00074BF2"/>
    <w:rsid w:val="00077416"/>
    <w:rsid w:val="00077441"/>
    <w:rsid w:val="00087401"/>
    <w:rsid w:val="000910E6"/>
    <w:rsid w:val="000912E5"/>
    <w:rsid w:val="0009178D"/>
    <w:rsid w:val="00093CDB"/>
    <w:rsid w:val="00095037"/>
    <w:rsid w:val="000B05EE"/>
    <w:rsid w:val="000B1829"/>
    <w:rsid w:val="000B797F"/>
    <w:rsid w:val="000B7ACE"/>
    <w:rsid w:val="000B7B24"/>
    <w:rsid w:val="000C796B"/>
    <w:rsid w:val="000D1302"/>
    <w:rsid w:val="000D56E4"/>
    <w:rsid w:val="000D67BD"/>
    <w:rsid w:val="000E67AC"/>
    <w:rsid w:val="001012FB"/>
    <w:rsid w:val="00106738"/>
    <w:rsid w:val="00107605"/>
    <w:rsid w:val="00110F2A"/>
    <w:rsid w:val="00113E83"/>
    <w:rsid w:val="00116AC7"/>
    <w:rsid w:val="00116EE9"/>
    <w:rsid w:val="00120DB7"/>
    <w:rsid w:val="00121A29"/>
    <w:rsid w:val="0012283B"/>
    <w:rsid w:val="00122A62"/>
    <w:rsid w:val="001257B4"/>
    <w:rsid w:val="00131538"/>
    <w:rsid w:val="00132A22"/>
    <w:rsid w:val="00133EF8"/>
    <w:rsid w:val="00137456"/>
    <w:rsid w:val="0014075E"/>
    <w:rsid w:val="00141919"/>
    <w:rsid w:val="00141DCA"/>
    <w:rsid w:val="00144C96"/>
    <w:rsid w:val="00146090"/>
    <w:rsid w:val="001549FB"/>
    <w:rsid w:val="001551EC"/>
    <w:rsid w:val="00170780"/>
    <w:rsid w:val="00172B56"/>
    <w:rsid w:val="0018045A"/>
    <w:rsid w:val="00183B77"/>
    <w:rsid w:val="001853B7"/>
    <w:rsid w:val="00192595"/>
    <w:rsid w:val="001A01AE"/>
    <w:rsid w:val="001A2B3D"/>
    <w:rsid w:val="001A4210"/>
    <w:rsid w:val="001A5921"/>
    <w:rsid w:val="001A6FDC"/>
    <w:rsid w:val="001A775F"/>
    <w:rsid w:val="001B1781"/>
    <w:rsid w:val="001C4AEF"/>
    <w:rsid w:val="001C5BBB"/>
    <w:rsid w:val="001D1D57"/>
    <w:rsid w:val="001D2513"/>
    <w:rsid w:val="001D2E48"/>
    <w:rsid w:val="001E2753"/>
    <w:rsid w:val="001E474D"/>
    <w:rsid w:val="001F1628"/>
    <w:rsid w:val="001F5894"/>
    <w:rsid w:val="001F595B"/>
    <w:rsid w:val="001F5E48"/>
    <w:rsid w:val="001F6AEA"/>
    <w:rsid w:val="002010E2"/>
    <w:rsid w:val="00207A72"/>
    <w:rsid w:val="002177A9"/>
    <w:rsid w:val="0022317C"/>
    <w:rsid w:val="00223ACA"/>
    <w:rsid w:val="00227615"/>
    <w:rsid w:val="00227972"/>
    <w:rsid w:val="00231615"/>
    <w:rsid w:val="00231C17"/>
    <w:rsid w:val="00232BA2"/>
    <w:rsid w:val="002348B4"/>
    <w:rsid w:val="00234D78"/>
    <w:rsid w:val="002352CE"/>
    <w:rsid w:val="0023665F"/>
    <w:rsid w:val="00240A31"/>
    <w:rsid w:val="00246BEF"/>
    <w:rsid w:val="00255085"/>
    <w:rsid w:val="00255F1F"/>
    <w:rsid w:val="00257110"/>
    <w:rsid w:val="00257562"/>
    <w:rsid w:val="002631E7"/>
    <w:rsid w:val="00270613"/>
    <w:rsid w:val="00271AC2"/>
    <w:rsid w:val="00274D66"/>
    <w:rsid w:val="00286CCD"/>
    <w:rsid w:val="00293534"/>
    <w:rsid w:val="0029403E"/>
    <w:rsid w:val="002A51C8"/>
    <w:rsid w:val="002B1EC5"/>
    <w:rsid w:val="002B59CA"/>
    <w:rsid w:val="002B5B2F"/>
    <w:rsid w:val="002C641B"/>
    <w:rsid w:val="002D4881"/>
    <w:rsid w:val="002D5802"/>
    <w:rsid w:val="002D73F2"/>
    <w:rsid w:val="002E451F"/>
    <w:rsid w:val="002F0504"/>
    <w:rsid w:val="002F3B01"/>
    <w:rsid w:val="002F42E1"/>
    <w:rsid w:val="002F635B"/>
    <w:rsid w:val="002F752B"/>
    <w:rsid w:val="002F772E"/>
    <w:rsid w:val="00304B9D"/>
    <w:rsid w:val="00305F7C"/>
    <w:rsid w:val="00306640"/>
    <w:rsid w:val="003105BE"/>
    <w:rsid w:val="003216DB"/>
    <w:rsid w:val="00331361"/>
    <w:rsid w:val="003317D5"/>
    <w:rsid w:val="00334F47"/>
    <w:rsid w:val="003369B0"/>
    <w:rsid w:val="00337ABE"/>
    <w:rsid w:val="003429CD"/>
    <w:rsid w:val="00345F71"/>
    <w:rsid w:val="003517FD"/>
    <w:rsid w:val="00353068"/>
    <w:rsid w:val="00353AF6"/>
    <w:rsid w:val="00354A4C"/>
    <w:rsid w:val="003554AB"/>
    <w:rsid w:val="00360408"/>
    <w:rsid w:val="00360B79"/>
    <w:rsid w:val="003619A1"/>
    <w:rsid w:val="00364DC4"/>
    <w:rsid w:val="00365980"/>
    <w:rsid w:val="00370642"/>
    <w:rsid w:val="00372D54"/>
    <w:rsid w:val="0039572F"/>
    <w:rsid w:val="00396759"/>
    <w:rsid w:val="003A04BB"/>
    <w:rsid w:val="003A45D1"/>
    <w:rsid w:val="003A4EC7"/>
    <w:rsid w:val="003A612D"/>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E4EFE"/>
    <w:rsid w:val="003E51D6"/>
    <w:rsid w:val="003F5F81"/>
    <w:rsid w:val="003F6571"/>
    <w:rsid w:val="003F7979"/>
    <w:rsid w:val="00410DB5"/>
    <w:rsid w:val="00411563"/>
    <w:rsid w:val="00414B54"/>
    <w:rsid w:val="004154D4"/>
    <w:rsid w:val="00416121"/>
    <w:rsid w:val="00416E92"/>
    <w:rsid w:val="0042251C"/>
    <w:rsid w:val="004229B3"/>
    <w:rsid w:val="004233E4"/>
    <w:rsid w:val="0043128E"/>
    <w:rsid w:val="00454622"/>
    <w:rsid w:val="00460DE8"/>
    <w:rsid w:val="00462B3A"/>
    <w:rsid w:val="00465BC7"/>
    <w:rsid w:val="0047028A"/>
    <w:rsid w:val="004704E1"/>
    <w:rsid w:val="00472645"/>
    <w:rsid w:val="00476BF6"/>
    <w:rsid w:val="00481CDF"/>
    <w:rsid w:val="004820F7"/>
    <w:rsid w:val="00483B08"/>
    <w:rsid w:val="004874FE"/>
    <w:rsid w:val="00490633"/>
    <w:rsid w:val="00494718"/>
    <w:rsid w:val="00494E81"/>
    <w:rsid w:val="00495E02"/>
    <w:rsid w:val="00497ED3"/>
    <w:rsid w:val="004A10DE"/>
    <w:rsid w:val="004A3D66"/>
    <w:rsid w:val="004D1E32"/>
    <w:rsid w:val="004D39B7"/>
    <w:rsid w:val="004D5F1B"/>
    <w:rsid w:val="004D6BB3"/>
    <w:rsid w:val="004E017A"/>
    <w:rsid w:val="004E394F"/>
    <w:rsid w:val="004E49B2"/>
    <w:rsid w:val="004E7E06"/>
    <w:rsid w:val="004F1C69"/>
    <w:rsid w:val="004F3857"/>
    <w:rsid w:val="00502EC7"/>
    <w:rsid w:val="005131FC"/>
    <w:rsid w:val="0051521E"/>
    <w:rsid w:val="0052068B"/>
    <w:rsid w:val="005226F3"/>
    <w:rsid w:val="00534A63"/>
    <w:rsid w:val="00534DA1"/>
    <w:rsid w:val="00535A72"/>
    <w:rsid w:val="00536274"/>
    <w:rsid w:val="0053726B"/>
    <w:rsid w:val="005418B5"/>
    <w:rsid w:val="00545F8F"/>
    <w:rsid w:val="00547BB2"/>
    <w:rsid w:val="00560C50"/>
    <w:rsid w:val="00564476"/>
    <w:rsid w:val="0057570D"/>
    <w:rsid w:val="00576ECA"/>
    <w:rsid w:val="00583B9B"/>
    <w:rsid w:val="005866F4"/>
    <w:rsid w:val="0059139A"/>
    <w:rsid w:val="0059160B"/>
    <w:rsid w:val="00595B50"/>
    <w:rsid w:val="005A2D57"/>
    <w:rsid w:val="005A624E"/>
    <w:rsid w:val="005B0278"/>
    <w:rsid w:val="005B088A"/>
    <w:rsid w:val="005B0AE2"/>
    <w:rsid w:val="005B0CE6"/>
    <w:rsid w:val="005C017E"/>
    <w:rsid w:val="005C17C1"/>
    <w:rsid w:val="005C37F6"/>
    <w:rsid w:val="005C4A7A"/>
    <w:rsid w:val="005D0190"/>
    <w:rsid w:val="005D0B00"/>
    <w:rsid w:val="005F3719"/>
    <w:rsid w:val="005F7BF2"/>
    <w:rsid w:val="0060704E"/>
    <w:rsid w:val="00607246"/>
    <w:rsid w:val="00607E89"/>
    <w:rsid w:val="00610B7C"/>
    <w:rsid w:val="00612FAD"/>
    <w:rsid w:val="00614288"/>
    <w:rsid w:val="00617835"/>
    <w:rsid w:val="00627B5D"/>
    <w:rsid w:val="0063101D"/>
    <w:rsid w:val="0063391F"/>
    <w:rsid w:val="00634E5A"/>
    <w:rsid w:val="00635554"/>
    <w:rsid w:val="00636389"/>
    <w:rsid w:val="00640E84"/>
    <w:rsid w:val="00642EFC"/>
    <w:rsid w:val="006447EE"/>
    <w:rsid w:val="00655D01"/>
    <w:rsid w:val="00656F07"/>
    <w:rsid w:val="00657F51"/>
    <w:rsid w:val="00662380"/>
    <w:rsid w:val="00662F68"/>
    <w:rsid w:val="00665F15"/>
    <w:rsid w:val="00670F4A"/>
    <w:rsid w:val="00673110"/>
    <w:rsid w:val="00676587"/>
    <w:rsid w:val="0069183C"/>
    <w:rsid w:val="006A2490"/>
    <w:rsid w:val="006A7274"/>
    <w:rsid w:val="006B04C7"/>
    <w:rsid w:val="006C088E"/>
    <w:rsid w:val="006C167A"/>
    <w:rsid w:val="006C2EF3"/>
    <w:rsid w:val="006C364B"/>
    <w:rsid w:val="006C441D"/>
    <w:rsid w:val="006C5605"/>
    <w:rsid w:val="006D4C87"/>
    <w:rsid w:val="006D74D5"/>
    <w:rsid w:val="006E1433"/>
    <w:rsid w:val="006E1D6A"/>
    <w:rsid w:val="006F2724"/>
    <w:rsid w:val="006F6CAA"/>
    <w:rsid w:val="00701AA6"/>
    <w:rsid w:val="00701DC7"/>
    <w:rsid w:val="007048AE"/>
    <w:rsid w:val="00711223"/>
    <w:rsid w:val="00712478"/>
    <w:rsid w:val="0071460C"/>
    <w:rsid w:val="00715586"/>
    <w:rsid w:val="00720968"/>
    <w:rsid w:val="00724639"/>
    <w:rsid w:val="00725EDE"/>
    <w:rsid w:val="00733BDD"/>
    <w:rsid w:val="00733CFF"/>
    <w:rsid w:val="00734602"/>
    <w:rsid w:val="00735239"/>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C4411"/>
    <w:rsid w:val="007D19CC"/>
    <w:rsid w:val="007D27E1"/>
    <w:rsid w:val="007D7439"/>
    <w:rsid w:val="007E555B"/>
    <w:rsid w:val="007E589F"/>
    <w:rsid w:val="007F132A"/>
    <w:rsid w:val="007F17DE"/>
    <w:rsid w:val="007F6D6A"/>
    <w:rsid w:val="00804206"/>
    <w:rsid w:val="0080527B"/>
    <w:rsid w:val="00815F4F"/>
    <w:rsid w:val="00816523"/>
    <w:rsid w:val="008200A0"/>
    <w:rsid w:val="00823585"/>
    <w:rsid w:val="008256E9"/>
    <w:rsid w:val="0083250F"/>
    <w:rsid w:val="00836F48"/>
    <w:rsid w:val="008407D3"/>
    <w:rsid w:val="00840F24"/>
    <w:rsid w:val="008411F2"/>
    <w:rsid w:val="0084171C"/>
    <w:rsid w:val="00845C42"/>
    <w:rsid w:val="0084670F"/>
    <w:rsid w:val="00851D92"/>
    <w:rsid w:val="00854C1C"/>
    <w:rsid w:val="008608C4"/>
    <w:rsid w:val="00860FC4"/>
    <w:rsid w:val="0086344D"/>
    <w:rsid w:val="00872191"/>
    <w:rsid w:val="0087269F"/>
    <w:rsid w:val="00876992"/>
    <w:rsid w:val="00882446"/>
    <w:rsid w:val="008843D3"/>
    <w:rsid w:val="0088569D"/>
    <w:rsid w:val="008902D3"/>
    <w:rsid w:val="00890E0D"/>
    <w:rsid w:val="00891E5B"/>
    <w:rsid w:val="00893EB3"/>
    <w:rsid w:val="008A113E"/>
    <w:rsid w:val="008A1B59"/>
    <w:rsid w:val="008A770D"/>
    <w:rsid w:val="008B1117"/>
    <w:rsid w:val="008B6BEC"/>
    <w:rsid w:val="008C1B8D"/>
    <w:rsid w:val="008C1F41"/>
    <w:rsid w:val="008C4F69"/>
    <w:rsid w:val="008C6861"/>
    <w:rsid w:val="008D1874"/>
    <w:rsid w:val="008D1BE7"/>
    <w:rsid w:val="008D5304"/>
    <w:rsid w:val="008E1B85"/>
    <w:rsid w:val="008E470C"/>
    <w:rsid w:val="008E53F1"/>
    <w:rsid w:val="008E60EE"/>
    <w:rsid w:val="008E61DB"/>
    <w:rsid w:val="008E741B"/>
    <w:rsid w:val="008F0D47"/>
    <w:rsid w:val="008F0F21"/>
    <w:rsid w:val="009002AA"/>
    <w:rsid w:val="00900EE2"/>
    <w:rsid w:val="00901C55"/>
    <w:rsid w:val="00902455"/>
    <w:rsid w:val="00902A17"/>
    <w:rsid w:val="00902B71"/>
    <w:rsid w:val="00902CFD"/>
    <w:rsid w:val="009122BC"/>
    <w:rsid w:val="00923A24"/>
    <w:rsid w:val="009243A1"/>
    <w:rsid w:val="00931018"/>
    <w:rsid w:val="00933A4A"/>
    <w:rsid w:val="00947C0D"/>
    <w:rsid w:val="009541C6"/>
    <w:rsid w:val="00956931"/>
    <w:rsid w:val="00957438"/>
    <w:rsid w:val="00963FBE"/>
    <w:rsid w:val="009656E8"/>
    <w:rsid w:val="00965FD8"/>
    <w:rsid w:val="00967C66"/>
    <w:rsid w:val="00972AD7"/>
    <w:rsid w:val="0097453A"/>
    <w:rsid w:val="00976247"/>
    <w:rsid w:val="00983FA7"/>
    <w:rsid w:val="00990058"/>
    <w:rsid w:val="009B1CF0"/>
    <w:rsid w:val="009B1E32"/>
    <w:rsid w:val="009B4C6A"/>
    <w:rsid w:val="009C0E8D"/>
    <w:rsid w:val="009C41CB"/>
    <w:rsid w:val="009C63B3"/>
    <w:rsid w:val="009C7148"/>
    <w:rsid w:val="009C73D6"/>
    <w:rsid w:val="009D0C4F"/>
    <w:rsid w:val="009E3EFB"/>
    <w:rsid w:val="009E6BF4"/>
    <w:rsid w:val="009F0BC2"/>
    <w:rsid w:val="009F7867"/>
    <w:rsid w:val="00A010C7"/>
    <w:rsid w:val="00A02834"/>
    <w:rsid w:val="00A041D9"/>
    <w:rsid w:val="00A048DC"/>
    <w:rsid w:val="00A06967"/>
    <w:rsid w:val="00A13545"/>
    <w:rsid w:val="00A13FF7"/>
    <w:rsid w:val="00A245F9"/>
    <w:rsid w:val="00A25B17"/>
    <w:rsid w:val="00A40AEE"/>
    <w:rsid w:val="00A4200E"/>
    <w:rsid w:val="00A456F4"/>
    <w:rsid w:val="00A53450"/>
    <w:rsid w:val="00A536EF"/>
    <w:rsid w:val="00A54374"/>
    <w:rsid w:val="00A61D71"/>
    <w:rsid w:val="00A62076"/>
    <w:rsid w:val="00A62941"/>
    <w:rsid w:val="00A64094"/>
    <w:rsid w:val="00A652F0"/>
    <w:rsid w:val="00A6549B"/>
    <w:rsid w:val="00A6563B"/>
    <w:rsid w:val="00A72453"/>
    <w:rsid w:val="00A72725"/>
    <w:rsid w:val="00A77187"/>
    <w:rsid w:val="00A77FFE"/>
    <w:rsid w:val="00A81F36"/>
    <w:rsid w:val="00A86C79"/>
    <w:rsid w:val="00A9046C"/>
    <w:rsid w:val="00A90760"/>
    <w:rsid w:val="00A931DF"/>
    <w:rsid w:val="00A97982"/>
    <w:rsid w:val="00AA0459"/>
    <w:rsid w:val="00AA2005"/>
    <w:rsid w:val="00AA59ED"/>
    <w:rsid w:val="00AB189A"/>
    <w:rsid w:val="00AB6F24"/>
    <w:rsid w:val="00AC6245"/>
    <w:rsid w:val="00AD007B"/>
    <w:rsid w:val="00AD2BF3"/>
    <w:rsid w:val="00AF153C"/>
    <w:rsid w:val="00B00D7D"/>
    <w:rsid w:val="00B040DE"/>
    <w:rsid w:val="00B12711"/>
    <w:rsid w:val="00B1625B"/>
    <w:rsid w:val="00B20177"/>
    <w:rsid w:val="00B201AC"/>
    <w:rsid w:val="00B26B34"/>
    <w:rsid w:val="00B27B61"/>
    <w:rsid w:val="00B314E2"/>
    <w:rsid w:val="00B33A31"/>
    <w:rsid w:val="00B35531"/>
    <w:rsid w:val="00B4092C"/>
    <w:rsid w:val="00B43977"/>
    <w:rsid w:val="00B47010"/>
    <w:rsid w:val="00B532FA"/>
    <w:rsid w:val="00B53C2D"/>
    <w:rsid w:val="00B53CEB"/>
    <w:rsid w:val="00B6124B"/>
    <w:rsid w:val="00B66586"/>
    <w:rsid w:val="00B66FD8"/>
    <w:rsid w:val="00B72A42"/>
    <w:rsid w:val="00B75D62"/>
    <w:rsid w:val="00B76BE6"/>
    <w:rsid w:val="00B815B6"/>
    <w:rsid w:val="00B8490F"/>
    <w:rsid w:val="00B849CE"/>
    <w:rsid w:val="00BA54A2"/>
    <w:rsid w:val="00BA60F7"/>
    <w:rsid w:val="00BB08CF"/>
    <w:rsid w:val="00BB1DA0"/>
    <w:rsid w:val="00BC58B1"/>
    <w:rsid w:val="00BC629D"/>
    <w:rsid w:val="00BD687F"/>
    <w:rsid w:val="00BD6E28"/>
    <w:rsid w:val="00BE0B1E"/>
    <w:rsid w:val="00BE1013"/>
    <w:rsid w:val="00BE183C"/>
    <w:rsid w:val="00BF3012"/>
    <w:rsid w:val="00C03026"/>
    <w:rsid w:val="00C03648"/>
    <w:rsid w:val="00C06733"/>
    <w:rsid w:val="00C069C8"/>
    <w:rsid w:val="00C06E7F"/>
    <w:rsid w:val="00C1094A"/>
    <w:rsid w:val="00C202BA"/>
    <w:rsid w:val="00C21F33"/>
    <w:rsid w:val="00C259D3"/>
    <w:rsid w:val="00C25F79"/>
    <w:rsid w:val="00C42BA0"/>
    <w:rsid w:val="00C43125"/>
    <w:rsid w:val="00C46E33"/>
    <w:rsid w:val="00C50BBC"/>
    <w:rsid w:val="00C52F19"/>
    <w:rsid w:val="00C5392D"/>
    <w:rsid w:val="00C55EB9"/>
    <w:rsid w:val="00C61666"/>
    <w:rsid w:val="00C677C8"/>
    <w:rsid w:val="00C71BF1"/>
    <w:rsid w:val="00C7547F"/>
    <w:rsid w:val="00C76CC8"/>
    <w:rsid w:val="00C80C4F"/>
    <w:rsid w:val="00C82898"/>
    <w:rsid w:val="00C90B9D"/>
    <w:rsid w:val="00C91BDA"/>
    <w:rsid w:val="00C94142"/>
    <w:rsid w:val="00C96F6B"/>
    <w:rsid w:val="00C975A9"/>
    <w:rsid w:val="00CA09E5"/>
    <w:rsid w:val="00CA10F3"/>
    <w:rsid w:val="00CA5774"/>
    <w:rsid w:val="00CB00CD"/>
    <w:rsid w:val="00CB08F5"/>
    <w:rsid w:val="00CB531C"/>
    <w:rsid w:val="00CC0A84"/>
    <w:rsid w:val="00CC0F92"/>
    <w:rsid w:val="00CC2121"/>
    <w:rsid w:val="00CC4FDB"/>
    <w:rsid w:val="00CC70F5"/>
    <w:rsid w:val="00CC768C"/>
    <w:rsid w:val="00CD16AF"/>
    <w:rsid w:val="00CE35B8"/>
    <w:rsid w:val="00CE3ABF"/>
    <w:rsid w:val="00CE676C"/>
    <w:rsid w:val="00CF05EC"/>
    <w:rsid w:val="00CF1A12"/>
    <w:rsid w:val="00CF6B55"/>
    <w:rsid w:val="00CF736C"/>
    <w:rsid w:val="00CF7C51"/>
    <w:rsid w:val="00D013A1"/>
    <w:rsid w:val="00D0234C"/>
    <w:rsid w:val="00D02D07"/>
    <w:rsid w:val="00D02E15"/>
    <w:rsid w:val="00D03842"/>
    <w:rsid w:val="00D109E1"/>
    <w:rsid w:val="00D1160D"/>
    <w:rsid w:val="00D31200"/>
    <w:rsid w:val="00D34067"/>
    <w:rsid w:val="00D50CC4"/>
    <w:rsid w:val="00D54FAD"/>
    <w:rsid w:val="00D55549"/>
    <w:rsid w:val="00D55EC9"/>
    <w:rsid w:val="00D6190E"/>
    <w:rsid w:val="00D7217B"/>
    <w:rsid w:val="00D72327"/>
    <w:rsid w:val="00D7439A"/>
    <w:rsid w:val="00D810D7"/>
    <w:rsid w:val="00D8455A"/>
    <w:rsid w:val="00D84C93"/>
    <w:rsid w:val="00D9009B"/>
    <w:rsid w:val="00D91AA0"/>
    <w:rsid w:val="00D9422D"/>
    <w:rsid w:val="00D9455B"/>
    <w:rsid w:val="00D973D4"/>
    <w:rsid w:val="00DA06B1"/>
    <w:rsid w:val="00DA12E7"/>
    <w:rsid w:val="00DA2DCF"/>
    <w:rsid w:val="00DB0B80"/>
    <w:rsid w:val="00DB297A"/>
    <w:rsid w:val="00DB3BBA"/>
    <w:rsid w:val="00DB44F3"/>
    <w:rsid w:val="00DC2BA4"/>
    <w:rsid w:val="00DC531B"/>
    <w:rsid w:val="00DC6900"/>
    <w:rsid w:val="00DE14A0"/>
    <w:rsid w:val="00DE64B4"/>
    <w:rsid w:val="00DF26D4"/>
    <w:rsid w:val="00DF3B4D"/>
    <w:rsid w:val="00DF5F1F"/>
    <w:rsid w:val="00DF7FAA"/>
    <w:rsid w:val="00E002CD"/>
    <w:rsid w:val="00E045F3"/>
    <w:rsid w:val="00E06720"/>
    <w:rsid w:val="00E157C8"/>
    <w:rsid w:val="00E159AA"/>
    <w:rsid w:val="00E1746E"/>
    <w:rsid w:val="00E177DA"/>
    <w:rsid w:val="00E22507"/>
    <w:rsid w:val="00E23641"/>
    <w:rsid w:val="00E26E86"/>
    <w:rsid w:val="00E27057"/>
    <w:rsid w:val="00E32D8A"/>
    <w:rsid w:val="00E35968"/>
    <w:rsid w:val="00E436FA"/>
    <w:rsid w:val="00E56A8E"/>
    <w:rsid w:val="00E574BE"/>
    <w:rsid w:val="00E5790A"/>
    <w:rsid w:val="00E606E6"/>
    <w:rsid w:val="00E60EFC"/>
    <w:rsid w:val="00E627E5"/>
    <w:rsid w:val="00E65E3D"/>
    <w:rsid w:val="00E700F4"/>
    <w:rsid w:val="00E73665"/>
    <w:rsid w:val="00E73874"/>
    <w:rsid w:val="00E75108"/>
    <w:rsid w:val="00E75184"/>
    <w:rsid w:val="00E7558A"/>
    <w:rsid w:val="00E772D4"/>
    <w:rsid w:val="00E807C4"/>
    <w:rsid w:val="00E8086E"/>
    <w:rsid w:val="00E83917"/>
    <w:rsid w:val="00E8587D"/>
    <w:rsid w:val="00E859E3"/>
    <w:rsid w:val="00E86CE9"/>
    <w:rsid w:val="00E873EE"/>
    <w:rsid w:val="00E93C65"/>
    <w:rsid w:val="00E94432"/>
    <w:rsid w:val="00E97BD5"/>
    <w:rsid w:val="00E97F53"/>
    <w:rsid w:val="00EA0624"/>
    <w:rsid w:val="00EA193A"/>
    <w:rsid w:val="00EA6287"/>
    <w:rsid w:val="00EB278A"/>
    <w:rsid w:val="00EB2BAB"/>
    <w:rsid w:val="00EB5854"/>
    <w:rsid w:val="00EB6215"/>
    <w:rsid w:val="00EB6750"/>
    <w:rsid w:val="00EC43B0"/>
    <w:rsid w:val="00EC6508"/>
    <w:rsid w:val="00ED3F8B"/>
    <w:rsid w:val="00ED596E"/>
    <w:rsid w:val="00ED5BC4"/>
    <w:rsid w:val="00EE07DE"/>
    <w:rsid w:val="00EE40DA"/>
    <w:rsid w:val="00EE6211"/>
    <w:rsid w:val="00EF41BE"/>
    <w:rsid w:val="00EF789B"/>
    <w:rsid w:val="00F0151D"/>
    <w:rsid w:val="00F0420A"/>
    <w:rsid w:val="00F10813"/>
    <w:rsid w:val="00F113A9"/>
    <w:rsid w:val="00F179D8"/>
    <w:rsid w:val="00F21DEC"/>
    <w:rsid w:val="00F248AA"/>
    <w:rsid w:val="00F24F91"/>
    <w:rsid w:val="00F31DD4"/>
    <w:rsid w:val="00F31FD5"/>
    <w:rsid w:val="00F44BF5"/>
    <w:rsid w:val="00F455D7"/>
    <w:rsid w:val="00F47519"/>
    <w:rsid w:val="00F5528A"/>
    <w:rsid w:val="00F55F22"/>
    <w:rsid w:val="00F60B2D"/>
    <w:rsid w:val="00F73D3F"/>
    <w:rsid w:val="00F74A19"/>
    <w:rsid w:val="00F81FBE"/>
    <w:rsid w:val="00F8312A"/>
    <w:rsid w:val="00F83130"/>
    <w:rsid w:val="00F908E7"/>
    <w:rsid w:val="00F92353"/>
    <w:rsid w:val="00FB0CE1"/>
    <w:rsid w:val="00FC344C"/>
    <w:rsid w:val="00FC5755"/>
    <w:rsid w:val="00FC6BF8"/>
    <w:rsid w:val="00FC7A1E"/>
    <w:rsid w:val="00FC7DB2"/>
    <w:rsid w:val="00FD2913"/>
    <w:rsid w:val="00FD670B"/>
    <w:rsid w:val="00FE10C2"/>
    <w:rsid w:val="00FE275B"/>
    <w:rsid w:val="00FE3573"/>
    <w:rsid w:val="00FE6AE5"/>
    <w:rsid w:val="00FF12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sv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diagramColors" Target="diagrams/colors1.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8406</Words>
  <Characters>112278</Characters>
  <Application>Microsoft Office Word</Application>
  <DocSecurity>0</DocSecurity>
  <Lines>2878</Lines>
  <Paragraphs>13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26</cp:revision>
  <cp:lastPrinted>2022-07-06T06:45:00Z</cp:lastPrinted>
  <dcterms:created xsi:type="dcterms:W3CDTF">2022-01-30T17:17:00Z</dcterms:created>
  <dcterms:modified xsi:type="dcterms:W3CDTF">2022-07-08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9"&gt;&lt;session id="vEFhCozZ"/&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